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2D9AE91E" w:rsidR="005F3ABC" w:rsidRPr="00592D73" w:rsidRDefault="00E90FC8" w:rsidP="005F3ABC">
      <w:pPr>
        <w:spacing w:line="480" w:lineRule="auto"/>
        <w:jc w:val="center"/>
        <w:rPr>
          <w:sz w:val="36"/>
          <w:szCs w:val="40"/>
        </w:rPr>
      </w:pPr>
      <w:r>
        <w:rPr>
          <w:sz w:val="36"/>
          <w:szCs w:val="40"/>
        </w:rPr>
        <w:t>Value</w:t>
      </w:r>
      <w:r w:rsidR="007825F7" w:rsidRPr="00592D73">
        <w:rPr>
          <w:sz w:val="36"/>
          <w:szCs w:val="40"/>
        </w:rPr>
        <w:t xml:space="preserve"> influences </w:t>
      </w:r>
      <w:r w:rsidR="005F47E8">
        <w:rPr>
          <w:sz w:val="36"/>
          <w:szCs w:val="40"/>
        </w:rPr>
        <w:t>simultaneous</w:t>
      </w:r>
      <w:r w:rsidR="007825F7"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 xml:space="preserve">&amp; </w:t>
      </w:r>
      <w:proofErr w:type="spellStart"/>
      <w:r w:rsidRPr="00014B1F">
        <w:rPr>
          <w:lang w:val="nl-BE"/>
        </w:rPr>
        <w:t>Søren</w:t>
      </w:r>
      <w:proofErr w:type="spellEnd"/>
      <w:r w:rsidRPr="00014B1F">
        <w:rPr>
          <w:lang w:val="nl-BE"/>
        </w:rPr>
        <w:t xml:space="preserve">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396AEDA7" w14:textId="63014CB9" w:rsidR="00E4130A" w:rsidRDefault="00E4130A" w:rsidP="00EE20A8"/>
    <w:p w14:paraId="43E9484C" w14:textId="7C252415" w:rsidR="00032483" w:rsidRDefault="00032483" w:rsidP="00EE20A8"/>
    <w:p w14:paraId="37E6406D" w14:textId="0975EBAB" w:rsidR="00032483" w:rsidRDefault="00032483" w:rsidP="00EE20A8"/>
    <w:p w14:paraId="0BDEA809" w14:textId="0000297D" w:rsidR="00032483" w:rsidRDefault="00032483" w:rsidP="00EE20A8"/>
    <w:p w14:paraId="214444C1" w14:textId="36200456" w:rsidR="00032483" w:rsidRDefault="00032483" w:rsidP="00EE20A8"/>
    <w:p w14:paraId="05531B81" w14:textId="3080FC8C" w:rsidR="00032483" w:rsidRDefault="00032483" w:rsidP="00EE20A8"/>
    <w:p w14:paraId="5F6554DC" w14:textId="7236E8E1" w:rsidR="00032483" w:rsidRDefault="00032483" w:rsidP="00EE20A8"/>
    <w:p w14:paraId="3F9103D6" w14:textId="77777777" w:rsidR="00032483" w:rsidRDefault="00032483" w:rsidP="00EE20A8"/>
    <w:p w14:paraId="5E8B773C" w14:textId="10548535" w:rsidR="005779C0" w:rsidRDefault="005779C0" w:rsidP="00EE20A8"/>
    <w:p w14:paraId="1586EC4B" w14:textId="33CE42CE" w:rsidR="005779C0" w:rsidRDefault="005779C0" w:rsidP="00EE20A8"/>
    <w:p w14:paraId="0AE5B441" w14:textId="0ED0F919" w:rsidR="005779C0" w:rsidRDefault="005779C0" w:rsidP="00EE20A8"/>
    <w:p w14:paraId="01F0EE61" w14:textId="573BAF0F" w:rsidR="005779C0" w:rsidRDefault="005779C0" w:rsidP="00EE20A8"/>
    <w:p w14:paraId="27B7BCB3" w14:textId="413B986A" w:rsidR="005779C0" w:rsidRDefault="005779C0" w:rsidP="00EE20A8"/>
    <w:p w14:paraId="2652F2C6" w14:textId="04A999E6" w:rsidR="00EC3BDB" w:rsidRDefault="00EC3BDB" w:rsidP="00EE20A8"/>
    <w:p w14:paraId="7981BFF4" w14:textId="77777777" w:rsidR="00EC3BDB" w:rsidRDefault="00EC3BDB" w:rsidP="00EE20A8"/>
    <w:p w14:paraId="526FB2F5" w14:textId="0297ABC0" w:rsidR="00E4130A" w:rsidRDefault="00E4130A" w:rsidP="00EE20A8"/>
    <w:p w14:paraId="0FA48679" w14:textId="77777777" w:rsidR="004A49F2" w:rsidRDefault="004A49F2" w:rsidP="00EE20A8"/>
    <w:p w14:paraId="19006139" w14:textId="15AAB567" w:rsidR="0054295E" w:rsidRDefault="0054295E" w:rsidP="00CC580C">
      <w:pPr>
        <w:pStyle w:val="Heading1"/>
        <w:spacing w:before="0" w:after="240"/>
      </w:pPr>
      <w:r>
        <w:lastRenderedPageBreak/>
        <w:t>Introduction</w:t>
      </w:r>
    </w:p>
    <w:p w14:paraId="58A58700" w14:textId="287554D8" w:rsidR="0079229A" w:rsidRDefault="0072510D" w:rsidP="00D0341A">
      <w:pPr>
        <w:spacing w:line="480" w:lineRule="auto"/>
        <w:ind w:firstLine="720"/>
        <w:jc w:val="both"/>
      </w:pPr>
      <w:r>
        <w:t xml:space="preserve">Selective attention is crucial for adaptive behavior as it </w:t>
      </w:r>
      <w:r w:rsidR="006649D9">
        <w:t xml:space="preserve">facilitates </w:t>
      </w:r>
      <w:r>
        <w:t>processing of relevant</w:t>
      </w:r>
      <w:r w:rsidR="00032483">
        <w:t xml:space="preserve"> and suppression of irrelevant</w:t>
      </w:r>
      <w:r>
        <w:t xml:space="preserve"> stimuli in our environment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w:t>
      </w:r>
      <w:r w:rsidR="00F1319E">
        <w:t>and</w:t>
      </w:r>
      <w:r>
        <w:t xml:space="preserve"> on </w:t>
      </w:r>
      <w:r w:rsidR="00F1319E">
        <w:t>our</w:t>
      </w:r>
      <w:r>
        <w:t xml:space="preserve">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032483">
        <w:t xml:space="preserve">Recent research has pointed that motivation has an important influence on selective attention. </w:t>
      </w:r>
      <w:r w:rsidR="0079229A">
        <w:t>Goal-driven attentional control is enhanced when individuals are motivated with extrinsic rewards</w:t>
      </w:r>
      <w:r w:rsidR="00416E61">
        <w:t xml:space="preserve"> </w:t>
      </w:r>
      <w:r w:rsidR="00416E61">
        <w:fldChar w:fldCharType="begin" w:fldLock="1"/>
      </w:r>
      <w:r w:rsidR="00416E61">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mendeley":{"formattedCitation":"(Botvinick &amp; Braver, 2015; Pessoa, 2015)","plainTextFormattedCitation":"(Botvinick &amp; Braver, 2015; Pessoa, 2015)","previouslyFormattedCitation":"(Botvinick &amp; Braver, 2015; Pessoa, 2015)"},"properties":{"noteIndex":0},"schema":"https://github.com/citation-style-language/schema/raw/master/csl-citation.json"}</w:instrText>
      </w:r>
      <w:r w:rsidR="00416E61">
        <w:fldChar w:fldCharType="separate"/>
      </w:r>
      <w:r w:rsidR="00416E61" w:rsidRPr="00416E61">
        <w:rPr>
          <w:noProof/>
        </w:rPr>
        <w:t>(Botvinick &amp; Braver, 2015; Pessoa, 2015)</w:t>
      </w:r>
      <w:r w:rsidR="00416E61">
        <w:fldChar w:fldCharType="end"/>
      </w:r>
      <w:r w:rsidR="000E604B">
        <w:t>. Attention</w:t>
      </w:r>
      <w:r w:rsidR="0079229A">
        <w:t xml:space="preserve"> can also be gu</w:t>
      </w:r>
      <w:r w:rsidR="00F1319E">
        <w:t>ided by previous reward history: stimuli which used to be associated with rewards can capture attention</w:t>
      </w:r>
      <w:r w:rsidR="0079229A">
        <w:t xml:space="preserve"> independently from </w:t>
      </w:r>
      <w:r w:rsidR="000E604B">
        <w:t xml:space="preserve">top-down </w:t>
      </w:r>
      <w:r w:rsidR="0079229A">
        <w:t>attentional control</w:t>
      </w:r>
      <w:r w:rsidR="00416E61">
        <w:t xml:space="preserve"> </w:t>
      </w:r>
      <w:r w:rsidR="00416E61">
        <w:fldChar w:fldCharType="begin" w:fldLock="1"/>
      </w:r>
      <w:r w:rsidR="002F27B1">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Belopolsky, &amp; Theeuwes, 2012; Chelazzi, Perlato, Santandrea, &amp; Della Libera, 2013; M. Failing &amp; Theeuwes, 2017)","manualFormatting":"(Anderson, 2016; Awh, Belopolsky, &amp; Theeuwes, 2012; Chelazzi, Perlato, Santandrea, &amp; Della Libera, 2013; Failing &amp; Theeuwes, 2017)","plainTextFormattedCitation":"(B. A. Anderson, 2016; Awh, Belopolsky, &amp; Theeuwes, 2012; Chelazzi, Perlato, Santandrea, &amp; Della Libera, 2013; M. Failing &amp; Theeuwes, 2017)","previouslyFormattedCitation":"(B. A. Anderson, 2016; Awh, Belopolsky, &amp; Theeuwes, 2012; Chelazzi, Perlato, Santandrea, &amp; Della Libera, 2013; M. Failing &amp; Theeuwes, 2017)"},"properties":{"noteIndex":0},"schema":"https://github.com/citation-style-language/schema/raw/master/csl-citation.json"}</w:instrText>
      </w:r>
      <w:r w:rsidR="00416E61">
        <w:fldChar w:fldCharType="separate"/>
      </w:r>
      <w:r w:rsidR="00F1319E" w:rsidRPr="00F1319E">
        <w:rPr>
          <w:noProof/>
        </w:rPr>
        <w:t>(Anderson, 2016; Awh, Belopolsky, &amp; Theeuwes, 2012; Chelazzi, Perlato, Santandrea, &amp; Della Libera, 2013; Failing &amp; Theeuwes, 2017)</w:t>
      </w:r>
      <w:r w:rsidR="00416E61">
        <w:fldChar w:fldCharType="end"/>
      </w:r>
      <w:r w:rsidR="0079229A">
        <w:t xml:space="preserve">. </w:t>
      </w:r>
    </w:p>
    <w:p w14:paraId="2325645B" w14:textId="1F253F10" w:rsidR="00C71C28" w:rsidRDefault="006D1AE4" w:rsidP="00C71C28">
      <w:pPr>
        <w:spacing w:line="480" w:lineRule="auto"/>
        <w:ind w:firstLine="720"/>
        <w:jc w:val="both"/>
      </w:pPr>
      <w:r>
        <w:t xml:space="preserve">Goal-directed attention, as well as other cognitive control processes, </w:t>
      </w:r>
      <w:r w:rsidR="00032483">
        <w:t>is</w:t>
      </w:r>
      <w:r w:rsidR="00C71C28">
        <w:t xml:space="preserve"> enhanced when individuals are a</w:t>
      </w:r>
      <w:r w:rsidR="0079229A">
        <w:t>nticipating that they can earn</w:t>
      </w:r>
      <w:r w:rsidR="00C71C28">
        <w:t xml:space="preserve"> reward</w:t>
      </w:r>
      <w:r w:rsidR="0079229A">
        <w:t>s</w:t>
      </w:r>
      <w:r w:rsidR="00C71C28">
        <w:t xml:space="preserve"> for good </w:t>
      </w:r>
      <w:r w:rsidR="000E604B">
        <w:t>task-</w:t>
      </w:r>
      <w:r w:rsidR="00C71C28">
        <w:t>performance</w:t>
      </w:r>
      <w:r w:rsidR="00C175C9">
        <w:t xml:space="preserve"> </w:t>
      </w:r>
      <w:r w:rsidR="00416E61">
        <w:fldChar w:fldCharType="begin" w:fldLock="1"/>
      </w:r>
      <w:r>
        <w:instrText>ADDIN CSL_CITATION {"citationItems":[{"id":"ITEM-1","itemData":{"DOI":"10.1002/9781118920497.ch24","ISBN":"9781118920480 (pdf)","ISSN":"111892049X","author":[{"dropping-particle":"","family":"Krebs","given":"Ruth M","non-dropping-particle":"","parse-names":false,"suffix":""},{"dropping-particle":"","family":"Woldorff","given":"Marty G","non-dropping-particle":"","parse-names":false,"suffix":""}],"container-title":"The Wiley Handbook of Cognitive Control","id":"ITEM-1","issued":{"date-parts":[["2017"]]},"page":"422-439","title":"Cognitive control and reward","type":"article-journal"},"uris":["http://www.mendeley.com/documents/?uuid=a54d3034-331a-4d8c-b6c0-b292beb16564"]}],"mendeley":{"formattedCitation":"(Krebs &amp; Woldorff, 2017)","manualFormatting":"(for a review see: Krebs &amp; Woldorff, 2017)","plainTextFormattedCitation":"(Krebs &amp; Woldorff, 2017)","previouslyFormattedCitation":"(Krebs &amp; Woldorff, 2017)"},"properties":{"noteIndex":0},"schema":"https://github.com/citation-style-language/schema/raw/master/csl-citation.json"}</w:instrText>
      </w:r>
      <w:r w:rsidR="00416E61">
        <w:fldChar w:fldCharType="separate"/>
      </w:r>
      <w:r w:rsidR="00416E61" w:rsidRPr="00416E61">
        <w:rPr>
          <w:noProof/>
        </w:rPr>
        <w:t>(</w:t>
      </w:r>
      <w:r>
        <w:rPr>
          <w:noProof/>
        </w:rPr>
        <w:t xml:space="preserve">for a review see: </w:t>
      </w:r>
      <w:r w:rsidR="00416E61" w:rsidRPr="00416E61">
        <w:rPr>
          <w:noProof/>
        </w:rPr>
        <w:t>Krebs &amp; Woldorff, 2017)</w:t>
      </w:r>
      <w:r w:rsidR="00416E61">
        <w:fldChar w:fldCharType="end"/>
      </w:r>
      <w:r w:rsidR="00416E61">
        <w:t>.</w:t>
      </w:r>
      <w:r w:rsidR="00C71C28">
        <w:t xml:space="preserve"> </w:t>
      </w:r>
      <w:r>
        <w:t xml:space="preserve">A number of fMRI and EEG studies have demonstrated that these reward-based enhancements in preparation for the upcoming stimulus are driven by enhanced activity </w:t>
      </w:r>
      <w:r w:rsidR="0079229A">
        <w:t xml:space="preserve">in </w:t>
      </w:r>
      <w:r>
        <w:t xml:space="preserve">the </w:t>
      </w:r>
      <w:proofErr w:type="spellStart"/>
      <w:r w:rsidR="0079229A">
        <w:t>frontoparietal</w:t>
      </w:r>
      <w:proofErr w:type="spellEnd"/>
      <w:r w:rsidR="0079229A">
        <w:t xml:space="preserve"> regions crucial for attentional control </w:t>
      </w:r>
      <w:r w:rsidR="00416E61">
        <w:fldChar w:fldCharType="begin" w:fldLock="1"/>
      </w:r>
      <w:r w:rsidR="0013477A">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Krebs, Boehler, Roberts, Song, &amp; Woldorff, 2012; Pessoa &amp; Engelmann, 2010; Schevernels, Krebs, Santens, Woldorff, &amp; Boehler, 2014)","plainTextFormattedCitation":"(Krebs, Boehler, Roberts, Song, &amp; Woldorff, 2012; Pessoa &amp; Engelmann, 2010; Schevernels, Krebs, Santens, Woldorff, &amp; Boehler, 2014)","previouslyFormattedCitation":"(Krebs, Boehler, Roberts, Song, &amp; Woldorff, 2012; Pessoa &amp; Engelmann, 2010; Schevernels, Krebs, Santens, Woldorff, &amp; Boehler, 2014)"},"properties":{"noteIndex":0},"schema":"https://github.com/citation-style-language/schema/raw/master/csl-citation.json"}</w:instrText>
      </w:r>
      <w:r w:rsidR="00416E61">
        <w:fldChar w:fldCharType="separate"/>
      </w:r>
      <w:r w:rsidRPr="006D1AE4">
        <w:rPr>
          <w:noProof/>
        </w:rPr>
        <w:t>(Krebs, Boehler, Roberts, Song, &amp; Woldorff, 2012; Pessoa &amp; Engelmann, 2010; Schevernels, Krebs, Santens, Woldorff, &amp; Boehler, 2014)</w:t>
      </w:r>
      <w:r w:rsidR="00416E61">
        <w:fldChar w:fldCharType="end"/>
      </w:r>
      <w:r w:rsidR="0013477A">
        <w:t>, and</w:t>
      </w:r>
      <w:r w:rsidR="00FB321A">
        <w:t xml:space="preserve"> by</w:t>
      </w:r>
      <w:r w:rsidR="0013477A">
        <w:t xml:space="preserve"> enhanced task-set representations in these areas </w:t>
      </w:r>
      <w:r w:rsidR="0013477A">
        <w:fldChar w:fldCharType="begin" w:fldLock="1"/>
      </w:r>
      <w:r w:rsidR="00CE645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0013477A">
        <w:fldChar w:fldCharType="separate"/>
      </w:r>
      <w:r w:rsidR="0013477A" w:rsidRPr="0013477A">
        <w:rPr>
          <w:noProof/>
        </w:rPr>
        <w:t>(Etzel, Cole, Zacks, Kay, &amp; Braver, 2016; Wisniewski, Reverberi, Momennejad, Kahnt, &amp; Haynes, 2015)</w:t>
      </w:r>
      <w:r w:rsidR="0013477A">
        <w:fldChar w:fldCharType="end"/>
      </w:r>
      <w:r w:rsidR="00C71C28" w:rsidRPr="00FF474F">
        <w:t>.</w:t>
      </w:r>
      <w:r w:rsidR="0067643F" w:rsidRPr="00FF474F">
        <w:t xml:space="preserve"> </w:t>
      </w:r>
      <w:r w:rsidR="00C175C9">
        <w:t xml:space="preserve">While these studies implicate the </w:t>
      </w:r>
      <w:proofErr w:type="spellStart"/>
      <w:r w:rsidR="00C175C9">
        <w:t>frontoparietal</w:t>
      </w:r>
      <w:proofErr w:type="spellEnd"/>
      <w:r w:rsidR="00C175C9">
        <w:t xml:space="preserve"> activity in reward-based improvements in attentional control, it remains unclear how the activity in these regions is translated into the enhanced processing of </w:t>
      </w:r>
      <w:r w:rsidR="00FB321A">
        <w:t xml:space="preserve">the </w:t>
      </w:r>
      <w:r w:rsidR="00C175C9">
        <w:t xml:space="preserve">relevant </w:t>
      </w:r>
      <w:r w:rsidR="00FF474F">
        <w:t>stimuli</w:t>
      </w:r>
      <w:r w:rsidR="00C175C9">
        <w:t xml:space="preserve"> in the visual cortex. </w:t>
      </w:r>
      <w:r w:rsidR="00C113A9">
        <w:t xml:space="preserve"> </w:t>
      </w:r>
    </w:p>
    <w:p w14:paraId="4BAAA554" w14:textId="2E8E8976" w:rsidR="007A1BD6" w:rsidRDefault="00324CEE" w:rsidP="00BD3227">
      <w:pPr>
        <w:spacing w:line="480" w:lineRule="auto"/>
        <w:ind w:firstLine="720"/>
        <w:jc w:val="both"/>
      </w:pPr>
      <w:r>
        <w:lastRenderedPageBreak/>
        <w:t>Anothe</w:t>
      </w:r>
      <w:r w:rsidR="00467A60">
        <w:t xml:space="preserve">r set of studies has focused on the processing of stimuli previously related to rewards, </w:t>
      </w:r>
      <w:r w:rsidR="00CE6454">
        <w:t xml:space="preserve">often in situations in which the reward history is opposed to </w:t>
      </w:r>
      <w:r w:rsidR="000E604B">
        <w:t>current goals</w:t>
      </w:r>
      <w:r w:rsidR="00CE6454">
        <w:t xml:space="preserve"> </w:t>
      </w:r>
      <w:r w:rsidR="00CE6454">
        <w:fldChar w:fldCharType="begin" w:fldLock="1"/>
      </w:r>
      <w:r w:rsidR="00CE6454">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3","issue":"1","issued":{"date-parts":[["2016"]]},"page":"24-39","title":"The attention habit: How reward learning shapes attentional selection","type":"article-journal","volume":"1369"},"uris":["http://www.mendeley.com/documents/?uuid=0eceea53-0151-4f26-a5a8-42f0a0abb097"]}],"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CE6454">
        <w:fldChar w:fldCharType="separate"/>
      </w:r>
      <w:r w:rsidR="00CE6454">
        <w:rPr>
          <w:noProof/>
        </w:rPr>
        <w:t>(</w:t>
      </w:r>
      <w:r w:rsidR="00CE6454" w:rsidRPr="00CE6454">
        <w:rPr>
          <w:noProof/>
        </w:rPr>
        <w:t xml:space="preserve">Anderson, </w:t>
      </w:r>
      <w:r w:rsidR="00CE6454">
        <w:rPr>
          <w:noProof/>
        </w:rPr>
        <w:t xml:space="preserve">2016; Chelazzi et al., 2013; </w:t>
      </w:r>
      <w:r w:rsidR="00CE6454" w:rsidRPr="00CE6454">
        <w:rPr>
          <w:noProof/>
        </w:rPr>
        <w:t>Failing &amp; Theeuwes, 2017)</w:t>
      </w:r>
      <w:r w:rsidR="00CE6454">
        <w:fldChar w:fldCharType="end"/>
      </w:r>
      <w:r>
        <w:t xml:space="preserve">. </w:t>
      </w:r>
      <w:r w:rsidR="00CE6454">
        <w:t>Behavioral studies have found evidence for the involuntary attentional capture by stimuli which have previously been linked to rewards, which result</w:t>
      </w:r>
      <w:r w:rsidR="00032483">
        <w:t>s</w:t>
      </w:r>
      <w:r w:rsidR="00CE6454">
        <w:t xml:space="preserve"> in impaired task performance when such stimuli act as distractors</w:t>
      </w:r>
      <w:r w:rsidR="00032483">
        <w:t xml:space="preserve"> </w:t>
      </w:r>
      <w:r w:rsidR="00032483">
        <w:fldChar w:fldCharType="begin" w:fldLock="1"/>
      </w:r>
      <w:r w:rsidR="0087663C">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sidR="00032483">
        <w:fldChar w:fldCharType="separate"/>
      </w:r>
      <w:r w:rsidR="00032483" w:rsidRPr="00032483">
        <w:rPr>
          <w:noProof/>
        </w:rPr>
        <w:t>(Anderson, Laurent, &amp; Yantis, 2011; Della Libera &amp; Chelazzi, 2009; Failing &amp; Theeuwes, 2014)</w:t>
      </w:r>
      <w:r w:rsidR="00032483">
        <w:fldChar w:fldCharType="end"/>
      </w:r>
      <w:r w:rsidR="00CE6454">
        <w:t>. Studies focused on the neural mechanism of these effects</w:t>
      </w:r>
      <w:r w:rsidR="00C113A9">
        <w:t xml:space="preserve"> have provided some evidence for the reward-related changes in the early stages of visual </w:t>
      </w:r>
      <w:r w:rsidR="00C5145F">
        <w:t xml:space="preserve">cortical </w:t>
      </w:r>
      <w:r w:rsidR="00C113A9">
        <w:t xml:space="preserve">processing </w:t>
      </w:r>
      <w:r w:rsidR="00416E61">
        <w:fldChar w:fldCharType="begin" w:fldLock="1"/>
      </w:r>
      <w:r w:rsidR="00F7524A">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416E61">
        <w:fldChar w:fldCharType="separate"/>
      </w:r>
      <w:r w:rsidR="00416E61" w:rsidRPr="00416E61">
        <w:rPr>
          <w:noProof/>
        </w:rPr>
        <w:t>(</w:t>
      </w:r>
      <w:r w:rsidR="00416E61">
        <w:rPr>
          <w:noProof/>
        </w:rPr>
        <w:t xml:space="preserve">i.e., increase in the P1 component; </w:t>
      </w:r>
      <w:r w:rsidR="00416E61" w:rsidRPr="00416E61">
        <w:rPr>
          <w:noProof/>
        </w:rPr>
        <w:t>Donohue et al., 2016; Hickey, Chelazzi, &amp; Theeuwes, 2010; Luque et al., 2017; MacLean &amp; Giesbrecht, 2015)</w:t>
      </w:r>
      <w:r w:rsidR="00416E61">
        <w:fldChar w:fldCharType="end"/>
      </w:r>
      <w:r w:rsidR="00C113A9" w:rsidRPr="009F1C3D">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found changes in later stages of processing</w:t>
      </w:r>
      <w:r w:rsidR="009F1C3D">
        <w:t xml:space="preserve"> </w:t>
      </w:r>
      <w:r w:rsidR="009F1C3D">
        <w:fldChar w:fldCharType="begin" w:fldLock="1"/>
      </w:r>
      <w:r w:rsidR="009F1C3D">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9F1C3D">
        <w:fldChar w:fldCharType="separate"/>
      </w:r>
      <w:r w:rsidR="009F1C3D" w:rsidRPr="009F1C3D">
        <w:rPr>
          <w:noProof/>
        </w:rPr>
        <w:t>(</w:t>
      </w:r>
      <w:r w:rsidR="009F1C3D">
        <w:rPr>
          <w:noProof/>
        </w:rPr>
        <w:t xml:space="preserve">increased N2pc component and improved decoding in later processing stages; </w:t>
      </w:r>
      <w:r w:rsidR="009F1C3D" w:rsidRPr="009F1C3D">
        <w:rPr>
          <w:noProof/>
        </w:rPr>
        <w:t>Qi, Zeng, Ding, &amp; Li, 2013; Tankelevitch, Spaak, Rushworth, &amp; Stokes, 2019)</w:t>
      </w:r>
      <w:r w:rsidR="009F1C3D">
        <w:fldChar w:fldCharType="end"/>
      </w:r>
      <w:r w:rsidR="009F1C3D">
        <w:t>.</w:t>
      </w:r>
      <w:r w:rsidR="00817D41">
        <w:t xml:space="preserve"> </w:t>
      </w:r>
      <w:r w:rsidR="00FB321A">
        <w:t>Importantly, these studies have been able to assess the processing of only one feature at a time, for example the processing of a visual search display when it co</w:t>
      </w:r>
      <w:r w:rsidR="00032483">
        <w:t>ntains a high reward distractor</w:t>
      </w:r>
      <w:r w:rsidR="00FB321A">
        <w:t xml:space="preserve">. </w:t>
      </w:r>
      <w:r w:rsidR="00EB28D8">
        <w:t xml:space="preserve">Thus it remains unclear </w:t>
      </w:r>
      <w:r w:rsidR="00FB321A">
        <w:t xml:space="preserve">how stimuli of different values simultaneously compete for attentional resources and at which level of visual processing </w:t>
      </w:r>
      <w:r w:rsidR="00EB28D8">
        <w:t xml:space="preserve">the reward-history effects </w:t>
      </w:r>
      <w:r w:rsidR="00FB321A">
        <w:t xml:space="preserve">exert their effect. </w:t>
      </w:r>
      <w:r w:rsidR="00EB28D8">
        <w:t xml:space="preserve"> </w:t>
      </w:r>
    </w:p>
    <w:p w14:paraId="418D8D8A" w14:textId="75EADD8F" w:rsidR="00441BA8"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proofErr w:type="spellStart"/>
      <w:r w:rsidR="0040325A">
        <w:t>Roelfsema</w:t>
      </w:r>
      <w:proofErr w:type="spellEnd"/>
      <w:r w:rsidR="0040325A">
        <w:t xml:space="preserve"> and colleagues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 xml:space="preserve">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w:t>
      </w:r>
      <w:r w:rsidR="00ED3546">
        <w:t xml:space="preserve"> However, studies which have focused on neural processing of the </w:t>
      </w:r>
      <w:r w:rsidR="00ED3546">
        <w:lastRenderedPageBreak/>
        <w:t xml:space="preserve">stimuli related to rewards have mostly focused on them being either targets or distractors. Only one study to date has provided evidence for the enhanced representation of reward-related stimuli and suppression of the other stimuli. </w:t>
      </w:r>
      <w:r w:rsidR="00441BA8">
        <w:t xml:space="preserve">In an fMRI Hickey and Peelen </w:t>
      </w:r>
      <w:r w:rsidR="009F1C3D">
        <w:fldChar w:fldCharType="begin" w:fldLock="1"/>
      </w:r>
      <w:r w:rsidR="00FB321A">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a)","manualFormatting":"(Hickey &amp; Peelen, 2015)","plainTextFormattedCitation":"(Hickey &amp; Peelen, 2015a)","previouslyFormattedCitation":"(Hickey &amp; Peelen, 2015a)"},"properties":{"noteIndex":0},"schema":"https://github.com/citation-style-language/schema/raw/master/csl-citation.json"}</w:instrText>
      </w:r>
      <w:r w:rsidR="009F1C3D">
        <w:fldChar w:fldCharType="separate"/>
      </w:r>
      <w:r w:rsidR="00FB321A">
        <w:rPr>
          <w:noProof/>
        </w:rPr>
        <w:t>(Hickey &amp; Peelen, 2015</w:t>
      </w:r>
      <w:r w:rsidR="00A80922" w:rsidRPr="00A80922">
        <w:rPr>
          <w:noProof/>
        </w:rPr>
        <w:t>)</w:t>
      </w:r>
      <w:r w:rsidR="009F1C3D">
        <w:fldChar w:fldCharType="end"/>
      </w:r>
      <w:r w:rsidR="009F1C3D">
        <w:t xml:space="preserve"> </w:t>
      </w:r>
      <w:r w:rsidR="00441BA8">
        <w:t xml:space="preserve">demonstrated that representations of objects paired with rewards </w:t>
      </w:r>
      <w:r w:rsidR="000E604B">
        <w:t>were</w:t>
      </w:r>
      <w:r w:rsidR="00441BA8">
        <w:t xml:space="preserve"> </w:t>
      </w:r>
      <w:r w:rsidR="00ED3546">
        <w:t>easier to decode from the</w:t>
      </w:r>
      <w:r w:rsidR="00441BA8">
        <w:t xml:space="preserve"> object-selective visual cortex, while the representation of </w:t>
      </w:r>
      <w:r w:rsidR="00ED3546">
        <w:t xml:space="preserve">other </w:t>
      </w:r>
      <w:r w:rsidR="00441BA8">
        <w:t>objects</w:t>
      </w:r>
      <w:r w:rsidR="00ED3546">
        <w:t xml:space="preserve"> </w:t>
      </w:r>
      <w:r w:rsidR="000E604B">
        <w:t>were</w:t>
      </w:r>
      <w:r w:rsidR="00441BA8">
        <w:t xml:space="preserve"> </w:t>
      </w:r>
      <w:r w:rsidR="00ED3546">
        <w:t>harder to decode</w:t>
      </w:r>
      <w:r w:rsidR="00441BA8">
        <w:t xml:space="preserve">.  </w:t>
      </w:r>
    </w:p>
    <w:p w14:paraId="2CD0757E" w14:textId="31FDC571" w:rsidR="00B37B7D" w:rsidRDefault="00441BA8" w:rsidP="00B37B7D">
      <w:pPr>
        <w:spacing w:line="480" w:lineRule="auto"/>
        <w:ind w:firstLine="720"/>
        <w:jc w:val="both"/>
      </w:pPr>
      <w:r>
        <w:t xml:space="preserve">In this study we sought to directly test the mechanism through which rewards influence </w:t>
      </w:r>
      <w:r w:rsidR="00601F4E">
        <w:t>goal-directed attention</w:t>
      </w:r>
      <w:r w:rsidR="00ED3546">
        <w:t xml:space="preserve"> at the level of processing </w:t>
      </w:r>
      <w:r w:rsidR="00032483">
        <w:t>both</w:t>
      </w:r>
      <w:r w:rsidR="00ED3546">
        <w:t xml:space="preserve"> targets and distractors</w:t>
      </w:r>
      <w:r>
        <w:t xml:space="preserve">. </w:t>
      </w:r>
      <w:r w:rsidR="00032483">
        <w:t>To this end, p</w:t>
      </w:r>
      <w:r w:rsidR="00601F4E">
        <w:t xml:space="preserve">articipants performed a random-dot kinematogram (RDK) task in which on each trial they </w:t>
      </w:r>
      <w:r w:rsidR="003F5AC4">
        <w:t>had a goal</w:t>
      </w:r>
      <w:r w:rsidR="00601F4E">
        <w:t xml:space="preserve"> to attend to either blue or red dots and detect their </w:t>
      </w:r>
      <w:r w:rsidR="003F5AC4">
        <w:t xml:space="preserve">coherent </w:t>
      </w:r>
      <w:r w:rsidR="00601F4E">
        <w:t xml:space="preserve">movements. </w:t>
      </w:r>
      <w:r>
        <w:t xml:space="preserve">We investigated how </w:t>
      </w:r>
      <w:r w:rsidR="003F5AC4">
        <w:t xml:space="preserve">the two </w:t>
      </w:r>
      <w:r>
        <w:t>stimulus features linked to different reward schedules simultaneously compete</w:t>
      </w:r>
      <w:r w:rsidR="00B44EE3">
        <w:t>d</w:t>
      </w:r>
      <w:r>
        <w:t xml:space="preserve"> for attentional control</w:t>
      </w:r>
      <w:r w:rsidR="003F5AC4">
        <w:t xml:space="preserve"> in baseline,</w:t>
      </w:r>
      <w:r>
        <w:t xml:space="preserve"> when individuals </w:t>
      </w:r>
      <w:r w:rsidR="00B44EE3">
        <w:t>were</w:t>
      </w:r>
      <w:r>
        <w:t xml:space="preserve"> able to earn extra mo</w:t>
      </w:r>
      <w:r w:rsidR="000E604B">
        <w:t>netary rewards</w:t>
      </w:r>
      <w:r w:rsidR="00601F4E">
        <w:t xml:space="preserve"> (training phase)</w:t>
      </w:r>
      <w:r w:rsidR="003F5AC4">
        <w:t>,</w:t>
      </w:r>
      <w:r w:rsidR="000E604B">
        <w:t xml:space="preserve"> </w:t>
      </w:r>
      <w:r>
        <w:t xml:space="preserve">and when such rewards </w:t>
      </w:r>
      <w:r w:rsidR="00B37B7D">
        <w:t>were</w:t>
      </w:r>
      <w:r>
        <w:t xml:space="preserve"> </w:t>
      </w:r>
      <w:r w:rsidR="000E604B">
        <w:t>no longer available</w:t>
      </w:r>
      <w:r w:rsidR="00601F4E">
        <w:t xml:space="preserve"> (test phase)</w:t>
      </w:r>
      <w:r w:rsidR="000E604B">
        <w:t>. W</w:t>
      </w:r>
      <w:r>
        <w:t xml:space="preserve">e </w:t>
      </w:r>
      <w:r w:rsidR="00B44EE3">
        <w:t xml:space="preserve">recorded </w:t>
      </w:r>
      <w:r>
        <w:t xml:space="preserve">steady-state visual evoked potentials (SSVEPs) to track stimulus processing in </w:t>
      </w:r>
      <w:r w:rsidR="000E604B">
        <w:t>the</w:t>
      </w:r>
      <w:r>
        <w:t xml:space="preserve">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w:t>
      </w:r>
      <w:r w:rsidR="00C3254E">
        <w:t>deployed</w:t>
      </w:r>
      <w:r>
        <w:t xml:space="preserve"> across multiple stimuli simultaneously, and are a reliably modulated by </w:t>
      </w:r>
      <w:r w:rsidR="003F5AC4">
        <w:t>goal-directed attention in the paradigm which we used</w:t>
      </w:r>
      <w:r>
        <w:t xml:space="preserve">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601F4E">
        <w:rPr>
          <w:noProof/>
        </w:rPr>
        <w:t>(</w:t>
      </w:r>
      <w:r w:rsidR="000B7FFA" w:rsidRPr="000B7FFA">
        <w:rPr>
          <w:noProof/>
        </w:rPr>
        <w:t>Andersen &amp; Müller, 2010)</w:t>
      </w:r>
      <w:r>
        <w:fldChar w:fldCharType="end"/>
      </w:r>
      <w:r>
        <w:t xml:space="preserve">. </w:t>
      </w:r>
      <w:r w:rsidR="000E604B">
        <w:t xml:space="preserve">Crucially, different stimuli can be tagged with different frequencies allowing for the simultaneous measurement of the amount of attention </w:t>
      </w:r>
      <w:r w:rsidR="00032483">
        <w:t>allocated to each of the stimulus features</w:t>
      </w:r>
      <w:r w:rsidR="000E604B">
        <w:t xml:space="preserve">. </w:t>
      </w:r>
    </w:p>
    <w:p w14:paraId="04BBDBBB" w14:textId="3AFF80EC" w:rsidR="00441BA8" w:rsidRDefault="00441BA8" w:rsidP="00FF25C8">
      <w:pPr>
        <w:spacing w:line="480" w:lineRule="auto"/>
        <w:ind w:firstLine="720"/>
        <w:jc w:val="both"/>
      </w:pPr>
      <w:r>
        <w:t>This design enabled us to investigate</w:t>
      </w:r>
      <w:r w:rsidR="004E7B0F">
        <w:t xml:space="preserve"> </w:t>
      </w:r>
      <w:r w:rsidR="00FF25C8">
        <w:t>two</w:t>
      </w:r>
      <w:r w:rsidR="004E7B0F">
        <w:t xml:space="preserve"> main questions. First, </w:t>
      </w:r>
      <w:r w:rsidR="003F5AC4">
        <w:t>on each trial participants had a goal to att</w:t>
      </w:r>
      <w:r w:rsidR="00032483">
        <w:t xml:space="preserve">end to either blue or red dots, which </w:t>
      </w:r>
      <w:r w:rsidR="00C3254E">
        <w:t xml:space="preserve">meant that </w:t>
      </w:r>
      <w:r w:rsidR="003F5AC4">
        <w:t xml:space="preserve">in the training and test phase </w:t>
      </w:r>
      <w:r w:rsidR="00C3254E">
        <w:t>the feature linked to high rewards was</w:t>
      </w:r>
      <w:r w:rsidR="00032483">
        <w:t xml:space="preserve"> the target on some trials and the</w:t>
      </w:r>
      <w:r w:rsidR="00C3254E">
        <w:t xml:space="preserve"> distractor on others.</w:t>
      </w:r>
      <w:r w:rsidR="00FF25C8">
        <w:t xml:space="preserve"> This allowed us to investigate how </w:t>
      </w:r>
      <w:r w:rsidR="003F5AC4">
        <w:t>stimuli of different values simultaneously compete for</w:t>
      </w:r>
      <w:r w:rsidR="00FF25C8">
        <w:t xml:space="preserve"> goal-directed </w:t>
      </w:r>
      <w:r w:rsidR="00FF25C8">
        <w:lastRenderedPageBreak/>
        <w:t xml:space="preserve">attention. Second, in the test phase individuals </w:t>
      </w:r>
      <w:r w:rsidR="00C3254E">
        <w:t>were</w:t>
      </w:r>
      <w:r w:rsidR="00FF25C8">
        <w:t xml:space="preserve"> no longer able to earn rewards. This allowed us to test how </w:t>
      </w:r>
      <w:r w:rsidR="00B44EE3">
        <w:t>previous, but no longer relevant, stimulus value</w:t>
      </w:r>
      <w:r w:rsidR="003F5AC4">
        <w:t>s</w:t>
      </w:r>
      <w:r w:rsidR="00FF25C8">
        <w:t xml:space="preserve"> </w:t>
      </w:r>
      <w:r w:rsidR="00ED3546">
        <w:t>interact</w:t>
      </w:r>
      <w:r w:rsidR="00FF25C8">
        <w:t xml:space="preserve"> with goal-dire</w:t>
      </w:r>
      <w:r w:rsidR="000E604B">
        <w:t>cted attention. In both</w:t>
      </w:r>
      <w:r w:rsidR="00FF25C8">
        <w:t xml:space="preserve"> cases there are several mechanisms through which reward-based effects can emerge</w:t>
      </w:r>
      <w:r w:rsidR="003F5AC4">
        <w:t xml:space="preserve"> based </w:t>
      </w:r>
      <w:r w:rsidR="003F5AC4">
        <w:fldChar w:fldCharType="begin" w:fldLock="1"/>
      </w:r>
      <w:r w:rsidR="00ED3546">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3","issue":"2","issued":{"date-parts":[["2010"]]},"page":"64-71","title":"Perceptual learning rules based on reinforcers and attention","type":"article-journal","volume":"14"},"uris":["http://www.mendeley.com/documents/?uuid=44209895-d2c3-4380-a87e-7e20d12b9145"]}],"mendeley":{"formattedCitation":"(Chelazzi et al., 2013; M. Failing &amp; Theeuwes, 2017; Roelfsema et al., 2010)","manualFormatting":"(Chelazzi et al., 2013; Failing &amp; Theeuwes, 2017; Roelfsema et al., 2010)","plainTextFormattedCitation":"(Chelazzi et al., 2013; M. Failing &amp; Theeuwes, 2017; Roelfsema et al., 2010)","previouslyFormattedCitation":"(Chelazzi et al., 2013; M. Failing &amp; Theeuwes, 2017; Roelfsema et al., 2010)"},"properties":{"noteIndex":0},"schema":"https://github.com/citation-style-language/schema/raw/master/csl-citation.json"}</w:instrText>
      </w:r>
      <w:r w:rsidR="003F5AC4">
        <w:fldChar w:fldCharType="separate"/>
      </w:r>
      <w:r w:rsidR="00ED3546">
        <w:rPr>
          <w:noProof/>
        </w:rPr>
        <w:t xml:space="preserve">(Chelazzi et al., 2013; </w:t>
      </w:r>
      <w:r w:rsidR="003F5AC4" w:rsidRPr="003F5AC4">
        <w:rPr>
          <w:noProof/>
        </w:rPr>
        <w:t>Failing &amp; Theeuwes, 2017; Roelfsema et al., 2010)</w:t>
      </w:r>
      <w:r w:rsidR="003F5AC4">
        <w:fldChar w:fldCharType="end"/>
      </w:r>
      <w:r w:rsidR="00FF25C8">
        <w:t xml:space="preserve">. </w:t>
      </w:r>
      <w:r w:rsidR="000E604B">
        <w:t>T</w:t>
      </w:r>
      <w:r w:rsidR="00FF25C8">
        <w:t xml:space="preserve">hey </w:t>
      </w:r>
      <w:r w:rsidR="000E604B">
        <w:t xml:space="preserve">can </w:t>
      </w:r>
      <w:r w:rsidR="00FF25C8">
        <w:t>result from the</w:t>
      </w:r>
      <w:r w:rsidR="00B37B7D">
        <w:t xml:space="preserve"> improved processing of </w:t>
      </w:r>
      <w:r w:rsidR="000E604B">
        <w:t>the targets</w:t>
      </w:r>
      <w:r w:rsidR="00B37B7D">
        <w:t xml:space="preserve"> (facilitation), reduced processing of </w:t>
      </w:r>
      <w:r w:rsidR="000E604B">
        <w:t>the distractors</w:t>
      </w:r>
      <w:r w:rsidR="00B37B7D">
        <w:t xml:space="preserve"> (suppression), or both. </w:t>
      </w:r>
      <w:r w:rsidR="003F5AC4">
        <w:t xml:space="preserve">Crucially, the incentive-based enhancement of goal-directed attention can be the product of facilitated processing of the high value stimuli and/or the suppression of the processing of the low value stimuli. </w:t>
      </w: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776A4488"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Four participants were excluded due to technical problems during recording. Thus, th</w:t>
      </w:r>
      <w:r w:rsidR="002A79A3">
        <w:t>e final data set consisted of 44</w:t>
      </w:r>
      <w:r w:rsidR="00E23355">
        <w:t xml:space="preserve"> </w:t>
      </w:r>
      <w:r w:rsidR="00477AFD">
        <w:t>participants (30</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038A56AA"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EE367E">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Figure 1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w:t>
      </w:r>
      <w:r w:rsidR="00A10931" w:rsidRPr="00A2381B">
        <w:lastRenderedPageBreak/>
        <w:t>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033A3D54" w:rsidR="002749F6" w:rsidRDefault="008D6BE0" w:rsidP="00C079EA">
      <w:pPr>
        <w:spacing w:after="0" w:line="480" w:lineRule="auto"/>
        <w:ind w:firstLine="284"/>
        <w:jc w:val="both"/>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r w:rsidR="00ED0939">
        <w:rPr>
          <w:i/>
        </w:rPr>
        <w:t>Figure 1B</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w:t>
      </w:r>
      <w:r w:rsidR="00FF4565">
        <w:lastRenderedPageBreak/>
        <w:t xml:space="preserve">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w:t>
      </w:r>
      <w:r w:rsidR="00C079EA">
        <w:t xml:space="preserve"> (</w:t>
      </w:r>
      <w:r w:rsidR="00C153CF">
        <w:t>test</w:t>
      </w:r>
      <w:r w:rsidR="00C079EA">
        <w:t>)</w:t>
      </w:r>
      <w:r w:rsidR="002749F6">
        <w:t xml:space="preserve"> was identical to baseline (i.e., no monetary rewards assigned). The whole task lasted for </w:t>
      </w:r>
      <w:r w:rsidR="002749F6" w:rsidRPr="00FC3F13">
        <w:t>approximately 50 minutes</w:t>
      </w:r>
      <w:r w:rsidR="002749F6">
        <w:t xml:space="preserve">, </w:t>
      </w:r>
      <w:r w:rsidR="00EA6799">
        <w:t>including</w:t>
      </w:r>
      <w:r w:rsidR="002749F6">
        <w:t xml:space="preserve"> a </w:t>
      </w:r>
      <w:r w:rsidR="00EA6799">
        <w:t>short</w:t>
      </w:r>
      <w:r w:rsidR="002749F6">
        <w:t xml:space="preserve">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The questionnaire data is not reported here. </w:t>
      </w:r>
      <w:r w:rsidR="002749F6" w:rsidRPr="00695F22">
        <w:t xml:space="preserve">This experiment was realized using Cogent 2000 developed by the Cogent 2000 team at the FIL and the ICN and Cogent Graphics developed by John </w:t>
      </w:r>
      <w:proofErr w:type="spellStart"/>
      <w:r w:rsidR="002749F6" w:rsidRPr="00695F22">
        <w:t>Romaya</w:t>
      </w:r>
      <w:proofErr w:type="spellEnd"/>
      <w:r w:rsidR="002749F6" w:rsidRPr="00695F22">
        <w:t xml:space="preserve"> at the LON at the </w:t>
      </w:r>
      <w:proofErr w:type="spellStart"/>
      <w:r w:rsidR="002749F6" w:rsidRPr="00695F22">
        <w:t>Wellcome</w:t>
      </w:r>
      <w:proofErr w:type="spellEnd"/>
      <w:r w:rsidR="002749F6" w:rsidRPr="00695F22">
        <w:t xml:space="preserv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mc:AlternateContent>
          <mc:Choice Requires="wpg">
            <w:drawing>
              <wp:anchor distT="0" distB="0" distL="114300" distR="114300" simplePos="0" relativeHeight="251676672" behindDoc="0" locked="0" layoutInCell="1" allowOverlap="1" wp14:anchorId="05A07424" wp14:editId="283D9012">
                <wp:simplePos x="0" y="0"/>
                <wp:positionH relativeFrom="column">
                  <wp:posOffset>89281</wp:posOffset>
                </wp:positionH>
                <wp:positionV relativeFrom="paragraph">
                  <wp:posOffset>198552</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2EEF6565" w:rsidR="00032483" w:rsidRPr="005D695E" w:rsidRDefault="00032483"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7.05pt;margin-top:15.65pt;width:470.3pt;height:309.75pt;z-index:251676672"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9"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2EEF6565" w:rsidR="00032483" w:rsidRPr="005D695E" w:rsidRDefault="00032483"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Default="005E0446" w:rsidP="005E0446">
      <w:pPr>
        <w:spacing w:line="276" w:lineRule="auto"/>
        <w:rPr>
          <w:b/>
          <w:sz w:val="20"/>
          <w:lang w:val="da-DK"/>
        </w:rPr>
      </w:pPr>
    </w:p>
    <w:p w14:paraId="1B0C36CA" w14:textId="3006D82E" w:rsidR="00BA0ADE" w:rsidRDefault="00BA0ADE" w:rsidP="00CA0030">
      <w:pPr>
        <w:pStyle w:val="Heading2"/>
        <w:spacing w:before="0" w:after="240"/>
      </w:pPr>
      <w:r>
        <w:lastRenderedPageBreak/>
        <w:t xml:space="preserve">EEG recording and </w:t>
      </w:r>
      <w:r w:rsidR="00532E0C">
        <w:t xml:space="preserve">data </w:t>
      </w:r>
      <w:r>
        <w:t>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xml:space="preserve">, Inc., The Netherlands) at a sampling rate of 512 Hz.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40F81EF9"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2006AF">
        <w:rPr>
          <w:szCs w:val="24"/>
        </w:rPr>
        <w:lastRenderedPageBreak/>
        <w:t>(</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grand-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14814BFC" w:rsidR="00F6194D"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w:t>
      </w:r>
      <w:proofErr w:type="spellStart"/>
      <w:r w:rsidRPr="00D92BFE">
        <w:rPr>
          <w:rFonts w:eastAsia="Times New Roman"/>
          <w:szCs w:val="24"/>
        </w:rPr>
        <w:t>isocontour</w:t>
      </w:r>
      <w:proofErr w:type="spellEnd"/>
      <w:r w:rsidRPr="00D92BFE">
        <w:rPr>
          <w:rFonts w:eastAsia="Times New Roman"/>
          <w:szCs w:val="24"/>
        </w:rPr>
        <w:t xml:space="preserve">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w:t>
      </w:r>
      <w:r w:rsidR="00EA6799">
        <w:rPr>
          <w:rFonts w:eastAsia="Times New Roman"/>
          <w:szCs w:val="24"/>
        </w:rPr>
        <w:t>of the</w:t>
      </w:r>
      <w:r>
        <w:rPr>
          <w:rFonts w:eastAsia="Times New Roman"/>
          <w:szCs w:val="24"/>
        </w:rPr>
        <w:t xml:space="preserve"> </w:t>
      </w:r>
      <w:r w:rsidR="00AC5E50">
        <w:rPr>
          <w:rFonts w:eastAsia="Times New Roman"/>
          <w:szCs w:val="24"/>
        </w:rPr>
        <w:t>two conditions in the baseline</w:t>
      </w:r>
      <w:r>
        <w:rPr>
          <w:rFonts w:eastAsia="Times New Roman"/>
          <w:szCs w:val="24"/>
        </w:rPr>
        <w:t xml:space="preserve">. </w:t>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34ACF00C" w14:textId="71285444" w:rsidR="007641B0" w:rsidRPr="007641B0" w:rsidRDefault="007641B0" w:rsidP="00F6194D">
      <w:pPr>
        <w:spacing w:line="480" w:lineRule="auto"/>
        <w:ind w:firstLine="280"/>
        <w:jc w:val="both"/>
        <w:rPr>
          <w:rFonts w:eastAsia="Times New Roman"/>
          <w:szCs w:val="24"/>
        </w:rPr>
      </w:pPr>
      <w:r>
        <w:rPr>
          <w:rFonts w:eastAsia="Times New Roman"/>
          <w:szCs w:val="24"/>
        </w:rPr>
        <w:t>For the behavioral data</w:t>
      </w:r>
      <w:r w:rsidR="009926FA">
        <w:rPr>
          <w:rFonts w:eastAsia="Times New Roman"/>
          <w:szCs w:val="24"/>
        </w:rPr>
        <w:t>,</w:t>
      </w:r>
      <w:r>
        <w:rPr>
          <w:rFonts w:eastAsia="Times New Roman"/>
          <w:szCs w:val="24"/>
        </w:rPr>
        <w:t xml:space="preserve"> reaction times</w:t>
      </w:r>
      <w:r w:rsidR="00335FC4">
        <w:rPr>
          <w:rFonts w:eastAsia="Times New Roman"/>
          <w:szCs w:val="24"/>
        </w:rPr>
        <w:t xml:space="preserve"> of correct detections</w:t>
      </w:r>
      <w:r>
        <w:rPr>
          <w:rFonts w:eastAsia="Times New Roman"/>
          <w:szCs w:val="24"/>
        </w:rPr>
        <w:t xml:space="preserve"> and sensitivity were analyzed. The analyses were done on the averaged data for each participant and condition. Sensitivity index </w:t>
      </w:r>
      <w:r w:rsidR="002F27B1">
        <w:rPr>
          <w:rFonts w:eastAsia="Times New Roman"/>
          <w:szCs w:val="24"/>
        </w:rPr>
        <w:t xml:space="preserve">d` </w:t>
      </w:r>
      <w:r w:rsidR="002F27B1">
        <w:rPr>
          <w:rFonts w:eastAsia="Times New Roman"/>
          <w:szCs w:val="24"/>
        </w:rPr>
        <w:fldChar w:fldCharType="begin" w:fldLock="1"/>
      </w:r>
      <w:r w:rsidR="002F27B1">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2F27B1">
        <w:rPr>
          <w:rFonts w:eastAsia="Times New Roman"/>
          <w:szCs w:val="24"/>
        </w:rPr>
        <w:fldChar w:fldCharType="separate"/>
      </w:r>
      <w:r w:rsidR="002F27B1" w:rsidRPr="002F27B1">
        <w:rPr>
          <w:rFonts w:eastAsia="Times New Roman"/>
          <w:noProof/>
          <w:szCs w:val="24"/>
        </w:rPr>
        <w:t>(Macmillan &amp; Creelman, 2004)</w:t>
      </w:r>
      <w:r w:rsidR="002F27B1">
        <w:rPr>
          <w:rFonts w:eastAsia="Times New Roman"/>
          <w:szCs w:val="24"/>
        </w:rPr>
        <w:fldChar w:fldCharType="end"/>
      </w:r>
      <w:r>
        <w:rPr>
          <w:rFonts w:eastAsia="Times New Roman"/>
          <w:szCs w:val="24"/>
        </w:rPr>
        <w:t xml:space="preserve"> was calculated </w:t>
      </w:r>
      <w:r w:rsidR="000A1C00">
        <w:rPr>
          <w:rFonts w:eastAsia="Times New Roman"/>
          <w:szCs w:val="24"/>
        </w:rPr>
        <w:t xml:space="preserve">with adjustments for extreme values </w:t>
      </w:r>
      <w:r w:rsidR="000A1C00">
        <w:rPr>
          <w:rFonts w:eastAsia="Times New Roman"/>
          <w:szCs w:val="24"/>
        </w:rPr>
        <w:fldChar w:fldCharType="begin" w:fldLock="1"/>
      </w:r>
      <w:r w:rsidR="000A1C00">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0A1C00">
        <w:rPr>
          <w:rFonts w:eastAsia="Times New Roman"/>
          <w:szCs w:val="24"/>
        </w:rPr>
        <w:fldChar w:fldCharType="separate"/>
      </w:r>
      <w:r w:rsidR="000A1C00" w:rsidRPr="002F27B1">
        <w:rPr>
          <w:rFonts w:eastAsia="Times New Roman"/>
          <w:noProof/>
          <w:szCs w:val="24"/>
        </w:rPr>
        <w:t>(Hautus, 1995)</w:t>
      </w:r>
      <w:r w:rsidR="000A1C00">
        <w:rPr>
          <w:rFonts w:eastAsia="Times New Roman"/>
          <w:szCs w:val="24"/>
        </w:rPr>
        <w:fldChar w:fldCharType="end"/>
      </w:r>
      <w:r w:rsidR="000A1C00">
        <w:rPr>
          <w:rFonts w:eastAsia="Times New Roman"/>
          <w:szCs w:val="24"/>
        </w:rPr>
        <w:t xml:space="preserve"> </w:t>
      </w:r>
      <w:r>
        <w:rPr>
          <w:rFonts w:eastAsia="Times New Roman"/>
          <w:szCs w:val="24"/>
        </w:rPr>
        <w:t xml:space="preserve">using the </w:t>
      </w:r>
      <w:r>
        <w:rPr>
          <w:rFonts w:eastAsia="Times New Roman"/>
          <w:i/>
          <w:szCs w:val="24"/>
        </w:rPr>
        <w:t>psycho</w:t>
      </w:r>
      <w:r>
        <w:rPr>
          <w:rFonts w:eastAsia="Times New Roman"/>
          <w:szCs w:val="24"/>
        </w:rPr>
        <w:t xml:space="preserve"> R package </w:t>
      </w:r>
      <w:r w:rsidR="0056187B">
        <w:rPr>
          <w:rFonts w:eastAsia="Times New Roman"/>
          <w:szCs w:val="24"/>
        </w:rPr>
        <w:fldChar w:fldCharType="begin" w:fldLock="1"/>
      </w:r>
      <w:r w:rsidR="00D20B67">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56187B">
        <w:rPr>
          <w:rFonts w:eastAsia="Times New Roman"/>
          <w:szCs w:val="24"/>
        </w:rPr>
        <w:fldChar w:fldCharType="separate"/>
      </w:r>
      <w:r w:rsidR="0056187B" w:rsidRPr="0056187B">
        <w:rPr>
          <w:rFonts w:eastAsia="Times New Roman"/>
          <w:noProof/>
          <w:szCs w:val="24"/>
        </w:rPr>
        <w:t>(</w:t>
      </w:r>
      <w:r w:rsidR="0056187B">
        <w:rPr>
          <w:rFonts w:eastAsia="Times New Roman"/>
          <w:noProof/>
          <w:szCs w:val="24"/>
        </w:rPr>
        <w:t xml:space="preserve">for the method see: </w:t>
      </w:r>
      <w:r w:rsidR="0056187B" w:rsidRPr="0056187B">
        <w:rPr>
          <w:rFonts w:eastAsia="Times New Roman"/>
          <w:noProof/>
          <w:szCs w:val="24"/>
        </w:rPr>
        <w:t>Pallier, 2002)</w:t>
      </w:r>
      <w:r w:rsidR="0056187B">
        <w:rPr>
          <w:rFonts w:eastAsia="Times New Roman"/>
          <w:szCs w:val="24"/>
        </w:rPr>
        <w:fldChar w:fldCharType="end"/>
      </w:r>
      <w:r>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A87989" w14:textId="6E5B6E98"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CA119C">
        <w:t>sensitivity (d`)</w:t>
      </w:r>
      <w:r w:rsidR="00A55975">
        <w:t>, reaction times</w:t>
      </w:r>
      <w:r w:rsidR="0041367D">
        <w:t xml:space="preserve"> for </w:t>
      </w:r>
      <w:r w:rsidR="0041367D">
        <w:lastRenderedPageBreak/>
        <w:t>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2677E2F7"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 xml:space="preserve">the Widely </w:t>
      </w:r>
      <w:r w:rsidR="00D03DBF">
        <w:lastRenderedPageBreak/>
        <w:t>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524FBDC5" w14:textId="12CC073D" w:rsidR="00FE2900" w:rsidRDefault="00FF793F" w:rsidP="00F35FBF">
      <w:pPr>
        <w:spacing w:line="480" w:lineRule="auto"/>
        <w:ind w:firstLine="284"/>
        <w:jc w:val="both"/>
      </w:pPr>
      <w:r>
        <w:t xml:space="preserve">We fitted </w:t>
      </w:r>
      <w:r w:rsidR="00563137">
        <w:t>three</w:t>
      </w:r>
      <w:r>
        <w:t xml:space="preserve"> models to predict </w:t>
      </w:r>
      <w:r w:rsidR="005779C0">
        <w:t>sensitivity</w:t>
      </w:r>
      <w:r>
        <w:t xml:space="preserve"> </w:t>
      </w:r>
      <w:r w:rsidR="005779C0">
        <w:t>(</w:t>
      </w:r>
      <w:r w:rsidR="00CA119C">
        <w:t>d`</w:t>
      </w:r>
      <w:r w:rsidR="005779C0">
        <w:t>)</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w:t>
      </w:r>
      <w:r w:rsidR="009C2230">
        <w:t xml:space="preserve">for the raw data </w:t>
      </w:r>
      <w:r w:rsidR="00E66917">
        <w:t xml:space="preserve">and </w:t>
      </w:r>
      <w:r w:rsidR="00781FC8">
        <w:rPr>
          <w:i/>
        </w:rPr>
        <w:t xml:space="preserve">Supplementary </w:t>
      </w:r>
      <w:r w:rsidR="00E66917" w:rsidRPr="00B57645">
        <w:rPr>
          <w:i/>
        </w:rPr>
        <w:t>Table 1</w:t>
      </w:r>
      <w:r w:rsidR="00781FC8">
        <w:t xml:space="preserve"> for the descriptive statistics</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6D5E0D">
        <w:t>a</w:t>
      </w:r>
      <w:r w:rsidR="004D3AB3">
        <w:t xml:space="preserve"> </w:t>
      </w:r>
      <w:r w:rsidR="00700D33">
        <w:t>constant</w:t>
      </w:r>
      <w:r w:rsidR="009A5E5C">
        <w:t xml:space="preserve"> and</w:t>
      </w:r>
      <w:r w:rsidR="00411041">
        <w:t xml:space="preserv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0C2FCF">
        <w:t>model</w:t>
      </w:r>
      <w:r w:rsidR="00AF1D01">
        <w:t xml:space="preserve"> </w:t>
      </w:r>
      <w:r w:rsidR="006D5E0D">
        <w:t>which</w:t>
      </w:r>
      <w:r w:rsidR="00AF1D01">
        <w:t xml:space="preserve"> included only reward phase as the constant predictor</w:t>
      </w:r>
      <w:r w:rsidR="006D5E0D">
        <w:t xml:space="preserve">, as well as </w:t>
      </w:r>
      <w:r w:rsidR="00AF1D01">
        <w:t xml:space="preserve">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0C2FCF" w:rsidRPr="000C2FCF">
        <w:rPr>
          <w:i/>
        </w:rPr>
        <w:t>Reward phase * Reward probability</w:t>
      </w:r>
      <w:r w:rsidR="000C2FCF" w:rsidRPr="000C2FCF">
        <w:t xml:space="preserve"> </w:t>
      </w:r>
      <w:r w:rsidR="00AF1D01" w:rsidRPr="000C2FCF">
        <w:t>model</w:t>
      </w:r>
      <w:r w:rsidR="00AF1D01">
        <w:t xml:space="preserve"> </w:t>
      </w:r>
      <w:r w:rsidR="006F62F4">
        <w:t xml:space="preserve">including </w:t>
      </w:r>
      <w:r w:rsidR="006D5E0D">
        <w:t xml:space="preserve">the intercepts and slopes of </w:t>
      </w:r>
      <w:r w:rsidR="00AF1D01">
        <w:t xml:space="preserve">these two effects and their interaction as </w:t>
      </w:r>
      <w:r w:rsidR="006D5E0D">
        <w:t xml:space="preserve">both </w:t>
      </w:r>
      <w:r w:rsidR="00AF1D01">
        <w:t>constant</w:t>
      </w:r>
      <w:r w:rsidR="006D5E0D">
        <w:t xml:space="preserve"> and varying effects</w:t>
      </w:r>
      <w:r w:rsidR="00FE2900">
        <w:t xml:space="preserve">. </w:t>
      </w:r>
      <w:r w:rsidR="009E0496">
        <w:t xml:space="preserve">All models had a Gaussian distribution as the prior for the intercept (for sensitivity: centered at 1.8 with a standard deviation of 1; for reaction times: centered at 500 with a variance of 200). The models with slopes also included a Gaussian distribution as the prior for the slopes (for sensitivity: centered at 0 with a standard deviation of 2; for reaction times: </w:t>
      </w:r>
      <w:r w:rsidR="009E0496">
        <w:lastRenderedPageBreak/>
        <w:t xml:space="preserve">centered at 0 with a standard deviation of 200). These weakly informative priors were chosen based on the previous study which used the same task </w:t>
      </w:r>
      <w:r w:rsidR="009E0496">
        <w:fldChar w:fldCharType="begin" w:fldLock="1"/>
      </w:r>
      <w:r w:rsidR="00032483">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9E0496">
        <w:fldChar w:fldCharType="separate"/>
      </w:r>
      <w:r w:rsidR="009E0496">
        <w:rPr>
          <w:noProof/>
        </w:rPr>
        <w:t>(</w:t>
      </w:r>
      <w:r w:rsidR="009E0496" w:rsidRPr="00D20B67">
        <w:rPr>
          <w:noProof/>
        </w:rPr>
        <w:t>Andersen &amp; Müller, 2010)</w:t>
      </w:r>
      <w:r w:rsidR="009E0496">
        <w:fldChar w:fldCharType="end"/>
      </w:r>
      <w:r w:rsidR="009E0496">
        <w:t xml:space="preserve">. </w:t>
      </w:r>
      <w:r w:rsidR="005779C0">
        <w:t>N</w:t>
      </w:r>
      <w:r w:rsidR="00563137">
        <w:t xml:space="preserve">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w:t>
      </w:r>
      <w:r w:rsidR="006D5E0D">
        <w:t>could not</w:t>
      </w:r>
      <w:r w:rsidR="008D6F6F">
        <w:t xml:space="preserve"> act independently in our experimental design)</w:t>
      </w:r>
      <w:r w:rsidR="00FE2900">
        <w:t>.</w:t>
      </w:r>
    </w:p>
    <w:p w14:paraId="27CE72C1" w14:textId="6A17D03E"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p>
    <w:p w14:paraId="2E9CB975" w14:textId="77777777" w:rsidR="00781FC8" w:rsidRPr="00781FC8" w:rsidRDefault="00781FC8" w:rsidP="00781FC8"/>
    <w:p w14:paraId="3C6DA101" w14:textId="587E6B7F" w:rsidR="00FF793F" w:rsidRDefault="00765B6B" w:rsidP="00575829">
      <w:pPr>
        <w:spacing w:line="480" w:lineRule="auto"/>
        <w:ind w:firstLine="284"/>
        <w:jc w:val="both"/>
      </w:pPr>
      <w:r w:rsidRPr="00917742">
        <w:t>Of</w:t>
      </w:r>
      <w:r>
        <w:t xml:space="preserve"> all the tested models, t</w:t>
      </w:r>
      <w:r w:rsidR="00FE2900">
        <w:t xml:space="preserve">he </w:t>
      </w:r>
      <w:r w:rsidR="000C2FCF" w:rsidRPr="000C2FCF">
        <w:rPr>
          <w:i/>
        </w:rPr>
        <w:t>Reward phase * 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w:t>
      </w:r>
      <w:r w:rsidR="00566A39">
        <w:t>sensitivity</w:t>
      </w:r>
      <w:r w:rsidR="007709FE">
        <w:t xml:space="preserve">. </w:t>
      </w:r>
      <w:r w:rsidR="00B92561">
        <w:t>T</w:t>
      </w:r>
      <w:r w:rsidR="00FD5FE6">
        <w:t>he posterior distribution</w:t>
      </w:r>
      <w:r w:rsidR="00411041">
        <w:t>s</w:t>
      </w:r>
      <w:r w:rsidR="00FD5FE6">
        <w:t xml:space="preserve"> of the</w:t>
      </w:r>
      <w:r w:rsidR="00C11E13">
        <w:t xml:space="preserve"> interaction model (</w:t>
      </w:r>
      <w:r w:rsidR="00781FC8">
        <w:rPr>
          <w:i/>
        </w:rPr>
        <w:t>Figure 2</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 low</w:t>
      </w:r>
      <w:r w:rsidR="0055266E">
        <w:t xml:space="preserve"> </w:t>
      </w:r>
      <w:r w:rsidR="00584547">
        <w:t xml:space="preserve">rewarded feature </w:t>
      </w:r>
      <w:r w:rsidR="003B33DC">
        <w:t>(</w:t>
      </w:r>
      <w:r w:rsidR="003B33DC">
        <w:rPr>
          <w:i/>
        </w:rPr>
        <w:t xml:space="preserve">M = </w:t>
      </w:r>
      <w:r w:rsidR="005779C0">
        <w:t>0.18; 95% HDI [0.06, 0.31</w:t>
      </w:r>
      <w:r w:rsidR="003B33DC">
        <w:t xml:space="preserve">]; ER = </w:t>
      </w:r>
      <w:r w:rsidR="005779C0">
        <w:t>499</w:t>
      </w:r>
      <w:r w:rsidR="005B2FAA">
        <w:t>.00</w:t>
      </w:r>
      <w:r w:rsidR="003B33DC">
        <w:t>)</w:t>
      </w:r>
      <w:r w:rsidR="00584547">
        <w:t>, but only slightly for the</w:t>
      </w:r>
      <w:r w:rsidR="0055266E">
        <w:t xml:space="preserve"> </w:t>
      </w:r>
      <w:r w:rsidR="003B33DC">
        <w:t xml:space="preserve">high rewarded </w:t>
      </w:r>
      <w:r w:rsidR="00584547">
        <w:t>feature</w:t>
      </w:r>
      <w:r w:rsidR="003B33DC">
        <w:t xml:space="preserve"> (</w:t>
      </w:r>
      <w:r w:rsidR="003B33DC">
        <w:rPr>
          <w:i/>
        </w:rPr>
        <w:t xml:space="preserve">M = </w:t>
      </w:r>
      <w:r w:rsidR="005779C0">
        <w:t>0.04</w:t>
      </w:r>
      <w:r w:rsidR="003B33DC">
        <w:t>; 95% HDI [</w:t>
      </w:r>
      <w:r w:rsidR="005779C0">
        <w:t>-0.08, 0.17</w:t>
      </w:r>
      <w:r w:rsidR="003B33DC">
        <w:t xml:space="preserve">]; ER = </w:t>
      </w:r>
      <w:r w:rsidR="005779C0">
        <w:t>2.92</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55266E">
        <w:t>0.14; 95% HDI [-0.03, 0.31</w:t>
      </w:r>
      <w:r w:rsidR="00792843">
        <w:t xml:space="preserve">]; ER = </w:t>
      </w:r>
      <w:r w:rsidR="0055266E">
        <w:t>17.18</w:t>
      </w:r>
      <w:r w:rsidR="00923E38" w:rsidRPr="00792843">
        <w:t>).</w:t>
      </w:r>
      <w:r w:rsidR="00923E38">
        <w:t xml:space="preserve"> </w:t>
      </w:r>
      <w:r w:rsidR="00C04A3E">
        <w:t xml:space="preserve">Conversely, </w:t>
      </w:r>
      <w:r w:rsidR="0055266E">
        <w:t xml:space="preserve">there was no evidence for th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55266E">
        <w:t>1.08</w:t>
      </w:r>
      <w:r w:rsidR="00575829">
        <w:t xml:space="preserve">), </w:t>
      </w:r>
      <w:r w:rsidR="00584547">
        <w:t xml:space="preserve">and only a </w:t>
      </w:r>
      <w:r w:rsidR="00A36725">
        <w:t>very small</w:t>
      </w:r>
      <w:r w:rsidR="00584547">
        <w:t xml:space="preserve"> reduction in sensitivity </w:t>
      </w:r>
      <w:r w:rsidR="0055266E">
        <w:t xml:space="preserve">in the high </w:t>
      </w:r>
      <w:r w:rsidR="00575829">
        <w:t>rewarded condition (</w:t>
      </w:r>
      <w:r w:rsidR="00575829">
        <w:rPr>
          <w:i/>
        </w:rPr>
        <w:t xml:space="preserve">M = </w:t>
      </w:r>
      <w:r w:rsidR="00C36A08" w:rsidRPr="00C36A08">
        <w:t>-</w:t>
      </w:r>
      <w:r w:rsidR="0055266E">
        <w:t>0.03</w:t>
      </w:r>
      <w:r w:rsidR="00575829">
        <w:t>; 95% HDI</w:t>
      </w:r>
      <w:r w:rsidR="00C36A08">
        <w:t xml:space="preserve"> </w:t>
      </w:r>
      <w:r w:rsidR="0055266E">
        <w:t>[-0.16, 0.11</w:t>
      </w:r>
      <w:r w:rsidR="00575829">
        <w:t>]</w:t>
      </w:r>
      <w:r w:rsidR="00B71FD2">
        <w:t>; ER = 2</w:t>
      </w:r>
      <w:r w:rsidR="003B33DC">
        <w:t>.42</w:t>
      </w:r>
      <w:r w:rsidR="00575829">
        <w:t>).</w:t>
      </w:r>
      <w:r w:rsidR="008A23A3">
        <w:t xml:space="preserve"> </w:t>
      </w:r>
      <w:r w:rsidR="00575829">
        <w:t xml:space="preserve">These results suggest that participants were more </w:t>
      </w:r>
      <w:r w:rsidR="008A23A3">
        <w:t>sensitive in detecting the movements of the targets</w:t>
      </w:r>
      <w:r w:rsidR="00575829">
        <w:t xml:space="preserve"> in the </w:t>
      </w:r>
      <w:r w:rsidR="00C153CF">
        <w:t>training</w:t>
      </w:r>
      <w:r w:rsidR="00575829">
        <w:t xml:space="preserve"> phase compared to baseline, </w:t>
      </w:r>
      <w:r w:rsidR="00B92561">
        <w:t xml:space="preserve">and </w:t>
      </w:r>
      <w:r w:rsidR="008A23A3">
        <w:t xml:space="preserve">far </w:t>
      </w:r>
      <w:r w:rsidR="00B92561">
        <w:t>more so</w:t>
      </w:r>
      <w:r w:rsidR="00575829">
        <w:t xml:space="preserve"> for the low rewarded 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their sensitivity </w:t>
      </w:r>
      <w:r w:rsidR="00584547">
        <w:t xml:space="preserve">from the training to the </w:t>
      </w:r>
      <w:r w:rsidR="008A23A3">
        <w:t xml:space="preserve">test phase. </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lastRenderedPageBreak/>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2842D612" w:rsidR="00F21309" w:rsidRDefault="005E0EA0" w:rsidP="005E0EA0">
            <w:r>
              <w:t>446.33</w:t>
            </w:r>
            <w:r w:rsidR="00F21309" w:rsidRPr="008E021D">
              <w:t xml:space="preserve"> </w:t>
            </w:r>
            <w:r w:rsidR="00F21309">
              <w:t>(</w:t>
            </w:r>
            <w:r>
              <w:t>23.43</w:t>
            </w:r>
            <w:r w:rsidR="00F21309">
              <w:t>)</w:t>
            </w:r>
          </w:p>
        </w:tc>
        <w:tc>
          <w:tcPr>
            <w:tcW w:w="262" w:type="dxa"/>
            <w:vAlign w:val="center"/>
          </w:tcPr>
          <w:p w14:paraId="56A348BD" w14:textId="74DD500E" w:rsidR="00F21309" w:rsidRDefault="00F21309" w:rsidP="00C11E13"/>
        </w:tc>
        <w:tc>
          <w:tcPr>
            <w:tcW w:w="1984" w:type="dxa"/>
            <w:vAlign w:val="center"/>
          </w:tcPr>
          <w:p w14:paraId="512A6283" w14:textId="1E8B2AFD" w:rsidR="00F21309" w:rsidRDefault="005E0EA0" w:rsidP="00C11E13">
            <w:r>
              <w:t>0.22</w:t>
            </w:r>
            <w:r w:rsidR="00651687">
              <w:t xml:space="preserve"> (0.05)</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5ACEA0A1" w:rsidR="00F21309" w:rsidRDefault="005E0EA0" w:rsidP="00C11E13">
            <w:r>
              <w:t>451.47</w:t>
            </w:r>
            <w:r w:rsidR="00F21309">
              <w:t xml:space="preserve"> (</w:t>
            </w:r>
            <w:r>
              <w:t>22.74</w:t>
            </w:r>
            <w:r w:rsidR="00F21309">
              <w:t>)</w:t>
            </w:r>
          </w:p>
        </w:tc>
        <w:tc>
          <w:tcPr>
            <w:tcW w:w="262" w:type="dxa"/>
            <w:vAlign w:val="center"/>
          </w:tcPr>
          <w:p w14:paraId="694D0F02" w14:textId="69552910" w:rsidR="00F21309" w:rsidRDefault="00F21309" w:rsidP="00C11E13"/>
        </w:tc>
        <w:tc>
          <w:tcPr>
            <w:tcW w:w="1984" w:type="dxa"/>
            <w:vAlign w:val="center"/>
          </w:tcPr>
          <w:p w14:paraId="4C45A5A1" w14:textId="6644AAC7" w:rsidR="00F21309" w:rsidRDefault="005E0EA0" w:rsidP="00C11E13">
            <w:r>
              <w:t>0.24</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269C4AE0" w:rsidR="00F21309" w:rsidRDefault="00705D83" w:rsidP="00C11E13">
            <w:r>
              <w:t>Reward phase *</w:t>
            </w:r>
            <w:r w:rsidR="00FE683F">
              <w:t xml:space="preserve"> Reward probability</w:t>
            </w:r>
          </w:p>
        </w:tc>
        <w:tc>
          <w:tcPr>
            <w:tcW w:w="2079" w:type="dxa"/>
            <w:tcBorders>
              <w:bottom w:val="single" w:sz="4" w:space="0" w:color="auto"/>
            </w:tcBorders>
            <w:vAlign w:val="center"/>
          </w:tcPr>
          <w:p w14:paraId="2503F414" w14:textId="53517CC0" w:rsidR="00F21309" w:rsidRDefault="005E0EA0" w:rsidP="00C11E13">
            <w:r>
              <w:t>200.57</w:t>
            </w:r>
            <w:r w:rsidR="00F21309">
              <w:t xml:space="preserve"> (</w:t>
            </w:r>
            <w:r>
              <w:t>21.27</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C7A4ED6" w:rsidR="00F21309" w:rsidRDefault="005E0EA0" w:rsidP="00C11E13">
            <w:r>
              <w:t>0.76 (0.22</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2944986F" w:rsidR="00876BCA" w:rsidRDefault="005E0EA0" w:rsidP="00C11E13">
            <w:r>
              <w:t>2,541.30</w:t>
            </w:r>
            <w:r w:rsidR="00876BCA" w:rsidRPr="00534F07">
              <w:t xml:space="preserve"> </w:t>
            </w:r>
            <w:r w:rsidR="00876BCA">
              <w:t>(</w:t>
            </w:r>
            <w:r>
              <w:t>26.80</w:t>
            </w:r>
            <w:r w:rsidR="00876BCA">
              <w:t>)</w:t>
            </w:r>
          </w:p>
        </w:tc>
        <w:tc>
          <w:tcPr>
            <w:tcW w:w="262" w:type="dxa"/>
            <w:vAlign w:val="center"/>
          </w:tcPr>
          <w:p w14:paraId="372FC307" w14:textId="7490FABD" w:rsidR="00876BCA" w:rsidRDefault="00876BCA" w:rsidP="00C11E13"/>
        </w:tc>
        <w:tc>
          <w:tcPr>
            <w:tcW w:w="1984" w:type="dxa"/>
            <w:vAlign w:val="center"/>
          </w:tcPr>
          <w:p w14:paraId="3E59B7B0" w14:textId="22B4730E" w:rsidR="00876BCA" w:rsidRDefault="005E0EA0" w:rsidP="00C11E13">
            <w:r>
              <w:t>0.58</w:t>
            </w:r>
            <w:r w:rsidR="00876BCA" w:rsidRPr="00C21D51">
              <w:t xml:space="preserve"> </w:t>
            </w:r>
            <w:r>
              <w:t>(0.03</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040625D2" w:rsidR="00876BCA" w:rsidRDefault="00876BCA" w:rsidP="00C11E13">
            <w:r w:rsidRPr="00C21D51">
              <w:t>2</w:t>
            </w:r>
            <w:r w:rsidR="00FE683F">
              <w:t>,</w:t>
            </w:r>
            <w:r w:rsidR="007E786F">
              <w:t>511.86</w:t>
            </w:r>
            <w:r w:rsidRPr="00C21D51">
              <w:t xml:space="preserve"> </w:t>
            </w:r>
            <w:r>
              <w:t>(</w:t>
            </w:r>
            <w:r w:rsidR="007E786F">
              <w:t>27.49</w:t>
            </w:r>
            <w:r>
              <w:t>)</w:t>
            </w:r>
          </w:p>
        </w:tc>
        <w:tc>
          <w:tcPr>
            <w:tcW w:w="262" w:type="dxa"/>
            <w:vAlign w:val="center"/>
          </w:tcPr>
          <w:p w14:paraId="1EBA8610" w14:textId="78F00C22" w:rsidR="00876BCA" w:rsidRDefault="00876BCA" w:rsidP="00C11E13"/>
        </w:tc>
        <w:tc>
          <w:tcPr>
            <w:tcW w:w="1984" w:type="dxa"/>
            <w:vAlign w:val="center"/>
          </w:tcPr>
          <w:p w14:paraId="74B5D6DF" w14:textId="3ED34F75" w:rsidR="00876BCA" w:rsidRDefault="007E786F" w:rsidP="00C11E13">
            <w:r>
              <w:t>0.64</w:t>
            </w:r>
            <w:r w:rsidR="00876BCA" w:rsidRPr="00C21D51">
              <w:t xml:space="preserve"> </w:t>
            </w:r>
            <w:r w:rsidR="00876BCA">
              <w:t>(</w:t>
            </w:r>
            <w:r>
              <w:t>0.03</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155165DB" w:rsidR="00876BCA" w:rsidRDefault="00705D83" w:rsidP="00C11E13">
            <w:r>
              <w:t>Reward phase *</w:t>
            </w:r>
            <w:r w:rsidR="00FE683F">
              <w:t xml:space="preserve"> Reward probability</w:t>
            </w:r>
          </w:p>
        </w:tc>
        <w:tc>
          <w:tcPr>
            <w:tcW w:w="2079" w:type="dxa"/>
            <w:tcBorders>
              <w:bottom w:val="single" w:sz="4" w:space="0" w:color="auto"/>
            </w:tcBorders>
            <w:vAlign w:val="center"/>
          </w:tcPr>
          <w:p w14:paraId="189A6D72" w14:textId="1ABFB3D5" w:rsidR="00876BCA" w:rsidRDefault="00876BCA" w:rsidP="00C11E13">
            <w:r w:rsidRPr="00C21D51">
              <w:t>2</w:t>
            </w:r>
            <w:r w:rsidR="00FE683F">
              <w:t>,</w:t>
            </w:r>
            <w:r w:rsidR="007E786F">
              <w:t>324.94</w:t>
            </w:r>
            <w:r w:rsidRPr="00C21D51">
              <w:t xml:space="preserve"> </w:t>
            </w:r>
            <w:r>
              <w:t>(</w:t>
            </w:r>
            <w:r w:rsidR="007E786F">
              <w:t>23.46</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62B2BC53" w:rsidR="00876BCA" w:rsidRDefault="007E786F" w:rsidP="00C11E13">
            <w:r>
              <w:t>0.87</w:t>
            </w:r>
            <w:r w:rsidR="00876BCA" w:rsidRPr="00C21D51">
              <w:t xml:space="preserve"> </w:t>
            </w:r>
            <w:r>
              <w:t>(0.02</w:t>
            </w:r>
            <w:r w:rsidR="00876BCA">
              <w:t>)</w:t>
            </w:r>
          </w:p>
        </w:tc>
      </w:tr>
    </w:tbl>
    <w:p w14:paraId="7707032B" w14:textId="4433072C"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4"/>
        <w:gridCol w:w="2354"/>
        <w:gridCol w:w="3093"/>
      </w:tblGrid>
      <w:tr w:rsidR="007F6AA7" w14:paraId="5095E8B3" w14:textId="77777777" w:rsidTr="00781FC8">
        <w:trPr>
          <w:trHeight w:val="646"/>
        </w:trPr>
        <w:tc>
          <w:tcPr>
            <w:tcW w:w="9713" w:type="dxa"/>
            <w:gridSpan w:val="4"/>
            <w:tcBorders>
              <w:bottom w:val="single" w:sz="4" w:space="0" w:color="auto"/>
            </w:tcBorders>
          </w:tcPr>
          <w:p w14:paraId="68CDCE02" w14:textId="47CCC7E8" w:rsidR="007F6AA7" w:rsidRDefault="00781FC8" w:rsidP="00C11E13">
            <w:pPr>
              <w:spacing w:line="360" w:lineRule="auto"/>
            </w:pPr>
            <w:r>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781FC8">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33E1C5E6" w:rsidR="007F6AA7" w:rsidRPr="007F6AA7" w:rsidRDefault="00566A39" w:rsidP="00566A39">
            <w:r>
              <w:t>Sensitivity</w:t>
            </w:r>
            <w:r w:rsidR="007F6AA7">
              <w:t xml:space="preserve"> </w:t>
            </w:r>
            <w:r w:rsidR="005C4A57">
              <w:t>(</w:t>
            </w:r>
            <w:r>
              <w:t>d`</w:t>
            </w:r>
            <w:r w:rsidR="005C4A57">
              <w:t>)</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781FC8">
        <w:trPr>
          <w:trHeight w:val="425"/>
        </w:trPr>
        <w:tc>
          <w:tcPr>
            <w:tcW w:w="2044" w:type="dxa"/>
            <w:vAlign w:val="center"/>
          </w:tcPr>
          <w:p w14:paraId="416C0973" w14:textId="42022716" w:rsidR="00E463D3" w:rsidRDefault="00E463D3" w:rsidP="00E463D3">
            <w:r>
              <w:t>Baseline</w:t>
            </w:r>
          </w:p>
        </w:tc>
        <w:tc>
          <w:tcPr>
            <w:tcW w:w="2179" w:type="dxa"/>
            <w:vAlign w:val="center"/>
          </w:tcPr>
          <w:p w14:paraId="4C6C0157" w14:textId="6D8DF16C" w:rsidR="00E463D3" w:rsidRPr="008E021D" w:rsidRDefault="00E463D3" w:rsidP="00E463D3">
            <w:r>
              <w:t>High</w:t>
            </w:r>
          </w:p>
        </w:tc>
        <w:tc>
          <w:tcPr>
            <w:tcW w:w="2372" w:type="dxa"/>
            <w:vAlign w:val="center"/>
          </w:tcPr>
          <w:p w14:paraId="44ADC54D" w14:textId="5BE5A82F" w:rsidR="00E463D3" w:rsidRDefault="0030737A" w:rsidP="00E463D3">
            <w:r>
              <w:t>1.74 [</w:t>
            </w:r>
            <w:r w:rsidRPr="0030737A">
              <w:t>1.55</w:t>
            </w:r>
            <w:r>
              <w:t>, 1.90</w:t>
            </w:r>
            <w:r w:rsidRPr="0030737A">
              <w:t>]</w:t>
            </w:r>
          </w:p>
        </w:tc>
        <w:tc>
          <w:tcPr>
            <w:tcW w:w="3118" w:type="dxa"/>
            <w:vAlign w:val="center"/>
          </w:tcPr>
          <w:p w14:paraId="5976FCFA" w14:textId="7CD18E92" w:rsidR="00E463D3" w:rsidRDefault="00E463D3" w:rsidP="00E463D3">
            <w:r>
              <w:t>551.15 [</w:t>
            </w:r>
            <w:r w:rsidRPr="00264A0D">
              <w:t>538.76</w:t>
            </w:r>
            <w:r>
              <w:t>,</w:t>
            </w:r>
            <w:r w:rsidRPr="00264A0D">
              <w:t xml:space="preserve"> 563.4</w:t>
            </w:r>
            <w:r>
              <w:t>0</w:t>
            </w:r>
            <w:r w:rsidRPr="00264A0D">
              <w:t>]</w:t>
            </w:r>
          </w:p>
        </w:tc>
      </w:tr>
      <w:tr w:rsidR="0030737A" w14:paraId="673FC164" w14:textId="77777777" w:rsidTr="00781FC8">
        <w:trPr>
          <w:trHeight w:val="425"/>
        </w:trPr>
        <w:tc>
          <w:tcPr>
            <w:tcW w:w="2044" w:type="dxa"/>
            <w:vAlign w:val="center"/>
          </w:tcPr>
          <w:p w14:paraId="12236A46" w14:textId="7CC86F68" w:rsidR="0030737A" w:rsidRDefault="0030737A" w:rsidP="0030737A">
            <w:r>
              <w:t>Baseline</w:t>
            </w:r>
          </w:p>
        </w:tc>
        <w:tc>
          <w:tcPr>
            <w:tcW w:w="2179" w:type="dxa"/>
            <w:vAlign w:val="center"/>
          </w:tcPr>
          <w:p w14:paraId="48C54B58" w14:textId="43823C2E" w:rsidR="0030737A" w:rsidRPr="008E021D" w:rsidRDefault="0030737A" w:rsidP="0030737A">
            <w:r>
              <w:t>Low</w:t>
            </w:r>
          </w:p>
        </w:tc>
        <w:tc>
          <w:tcPr>
            <w:tcW w:w="2372" w:type="dxa"/>
            <w:vAlign w:val="center"/>
          </w:tcPr>
          <w:p w14:paraId="5B6D8FBB" w14:textId="763BEFF6" w:rsidR="0030737A" w:rsidRDefault="0030737A" w:rsidP="0030737A">
            <w:r w:rsidRPr="001C4F7B">
              <w:t>1.5</w:t>
            </w:r>
            <w:r>
              <w:t>0 [</w:t>
            </w:r>
            <w:r w:rsidRPr="001C4F7B">
              <w:t>1.31</w:t>
            </w:r>
            <w:r>
              <w:t>,</w:t>
            </w:r>
            <w:r w:rsidRPr="001C4F7B">
              <w:t xml:space="preserve"> 1.69]</w:t>
            </w:r>
          </w:p>
        </w:tc>
        <w:tc>
          <w:tcPr>
            <w:tcW w:w="3118" w:type="dxa"/>
            <w:vAlign w:val="center"/>
          </w:tcPr>
          <w:p w14:paraId="152FD65F" w14:textId="2C639D8D" w:rsidR="0030737A" w:rsidRDefault="0030737A" w:rsidP="0030737A">
            <w:r>
              <w:t>556.82 [</w:t>
            </w:r>
            <w:r w:rsidRPr="00264A0D">
              <w:t>543.65</w:t>
            </w:r>
            <w:r>
              <w:t>,</w:t>
            </w:r>
            <w:r w:rsidRPr="00264A0D">
              <w:t xml:space="preserve"> 570.1</w:t>
            </w:r>
            <w:r>
              <w:t>0</w:t>
            </w:r>
            <w:r w:rsidRPr="00264A0D">
              <w:t>]</w:t>
            </w:r>
          </w:p>
        </w:tc>
      </w:tr>
      <w:tr w:rsidR="0030737A" w14:paraId="758184FE" w14:textId="77777777" w:rsidTr="00781FC8">
        <w:trPr>
          <w:trHeight w:val="425"/>
        </w:trPr>
        <w:tc>
          <w:tcPr>
            <w:tcW w:w="2044" w:type="dxa"/>
            <w:vAlign w:val="center"/>
          </w:tcPr>
          <w:p w14:paraId="13EB1317" w14:textId="15D915A0" w:rsidR="0030737A" w:rsidRDefault="0030737A" w:rsidP="0030737A">
            <w:r>
              <w:t>Training</w:t>
            </w:r>
          </w:p>
        </w:tc>
        <w:tc>
          <w:tcPr>
            <w:tcW w:w="2179" w:type="dxa"/>
            <w:vAlign w:val="center"/>
          </w:tcPr>
          <w:p w14:paraId="1240B33C" w14:textId="2010B45F" w:rsidR="0030737A" w:rsidRPr="008E021D" w:rsidRDefault="0030737A" w:rsidP="0030737A">
            <w:r>
              <w:t>High</w:t>
            </w:r>
          </w:p>
        </w:tc>
        <w:tc>
          <w:tcPr>
            <w:tcW w:w="2372" w:type="dxa"/>
            <w:vAlign w:val="center"/>
          </w:tcPr>
          <w:p w14:paraId="34156E0F" w14:textId="7471B570" w:rsidR="0030737A" w:rsidRDefault="0030737A" w:rsidP="0030737A">
            <w:r w:rsidRPr="001C4F7B">
              <w:t>1.78 [1.59</w:t>
            </w:r>
            <w:r>
              <w:t>,</w:t>
            </w:r>
            <w:r w:rsidRPr="001C4F7B">
              <w:t xml:space="preserve"> 1.96]</w:t>
            </w:r>
          </w:p>
        </w:tc>
        <w:tc>
          <w:tcPr>
            <w:tcW w:w="3118" w:type="dxa"/>
            <w:vAlign w:val="center"/>
          </w:tcPr>
          <w:p w14:paraId="352C09D2" w14:textId="29DB4D26" w:rsidR="0030737A" w:rsidRDefault="0030737A" w:rsidP="0030737A">
            <w:r>
              <w:t>528.87 [</w:t>
            </w:r>
            <w:r w:rsidRPr="00264A0D">
              <w:t>516.89</w:t>
            </w:r>
            <w:r>
              <w:t>,</w:t>
            </w:r>
            <w:r w:rsidRPr="00264A0D">
              <w:t xml:space="preserve"> 541.25]</w:t>
            </w:r>
          </w:p>
        </w:tc>
      </w:tr>
      <w:tr w:rsidR="0030737A" w14:paraId="6681AAF1" w14:textId="77777777" w:rsidTr="00781FC8">
        <w:trPr>
          <w:trHeight w:val="425"/>
        </w:trPr>
        <w:tc>
          <w:tcPr>
            <w:tcW w:w="2044" w:type="dxa"/>
            <w:vAlign w:val="center"/>
          </w:tcPr>
          <w:p w14:paraId="5DD6262C" w14:textId="02F15AC6" w:rsidR="0030737A" w:rsidRDefault="0030737A" w:rsidP="0030737A">
            <w:r>
              <w:t>Training</w:t>
            </w:r>
          </w:p>
        </w:tc>
        <w:tc>
          <w:tcPr>
            <w:tcW w:w="2179" w:type="dxa"/>
            <w:vAlign w:val="center"/>
          </w:tcPr>
          <w:p w14:paraId="520991E4" w14:textId="3BE4770E" w:rsidR="0030737A" w:rsidRPr="00534F07" w:rsidRDefault="0030737A" w:rsidP="0030737A">
            <w:r>
              <w:t>Low</w:t>
            </w:r>
          </w:p>
        </w:tc>
        <w:tc>
          <w:tcPr>
            <w:tcW w:w="2372" w:type="dxa"/>
            <w:vAlign w:val="center"/>
          </w:tcPr>
          <w:p w14:paraId="7A199AEF" w14:textId="494A7A4E" w:rsidR="0030737A" w:rsidRDefault="0030737A" w:rsidP="0030737A">
            <w:r w:rsidRPr="001C4F7B">
              <w:t>1.68 [1.49</w:t>
            </w:r>
            <w:r>
              <w:t>,</w:t>
            </w:r>
            <w:r w:rsidRPr="001C4F7B">
              <w:t xml:space="preserve"> 1.87]</w:t>
            </w:r>
          </w:p>
        </w:tc>
        <w:tc>
          <w:tcPr>
            <w:tcW w:w="3118" w:type="dxa"/>
            <w:vAlign w:val="center"/>
          </w:tcPr>
          <w:p w14:paraId="4359C905" w14:textId="28DC6916" w:rsidR="0030737A" w:rsidRDefault="0030737A" w:rsidP="0030737A">
            <w:r>
              <w:t>542.01 [</w:t>
            </w:r>
            <w:r w:rsidRPr="00264A0D">
              <w:t>530.03</w:t>
            </w:r>
            <w:r>
              <w:t>,</w:t>
            </w:r>
            <w:r w:rsidRPr="00264A0D">
              <w:t xml:space="preserve"> 554.53]</w:t>
            </w:r>
          </w:p>
        </w:tc>
      </w:tr>
      <w:tr w:rsidR="0030737A" w14:paraId="53921331" w14:textId="77777777" w:rsidTr="00781FC8">
        <w:trPr>
          <w:trHeight w:val="425"/>
        </w:trPr>
        <w:tc>
          <w:tcPr>
            <w:tcW w:w="2044" w:type="dxa"/>
            <w:vAlign w:val="center"/>
          </w:tcPr>
          <w:p w14:paraId="1787CF7F" w14:textId="113FB45C" w:rsidR="0030737A" w:rsidRDefault="0030737A" w:rsidP="0030737A">
            <w:r>
              <w:t>Test</w:t>
            </w:r>
          </w:p>
        </w:tc>
        <w:tc>
          <w:tcPr>
            <w:tcW w:w="2179" w:type="dxa"/>
            <w:vAlign w:val="center"/>
          </w:tcPr>
          <w:p w14:paraId="2084E639" w14:textId="671A36A1" w:rsidR="0030737A" w:rsidRPr="00C21D51" w:rsidRDefault="0030737A" w:rsidP="0030737A">
            <w:r>
              <w:t>High</w:t>
            </w:r>
          </w:p>
        </w:tc>
        <w:tc>
          <w:tcPr>
            <w:tcW w:w="2372" w:type="dxa"/>
            <w:vAlign w:val="center"/>
          </w:tcPr>
          <w:p w14:paraId="5C03F622" w14:textId="4942DC79" w:rsidR="0030737A" w:rsidRDefault="0030737A" w:rsidP="0030737A">
            <w:r w:rsidRPr="001C4F7B">
              <w:t>1.75 [1.58</w:t>
            </w:r>
            <w:r>
              <w:t>,</w:t>
            </w:r>
            <w:r w:rsidRPr="001C4F7B">
              <w:t xml:space="preserve"> 1.93]</w:t>
            </w:r>
          </w:p>
        </w:tc>
        <w:tc>
          <w:tcPr>
            <w:tcW w:w="3118" w:type="dxa"/>
            <w:vAlign w:val="center"/>
          </w:tcPr>
          <w:p w14:paraId="1F06665F" w14:textId="0E328609" w:rsidR="0030737A" w:rsidRDefault="0030737A" w:rsidP="0030737A">
            <w:r>
              <w:t>533.06 [</w:t>
            </w:r>
            <w:r w:rsidRPr="00264A0D">
              <w:t>518.87</w:t>
            </w:r>
            <w:r>
              <w:t>,</w:t>
            </w:r>
            <w:r w:rsidRPr="00264A0D">
              <w:t xml:space="preserve"> 547.36]</w:t>
            </w:r>
          </w:p>
        </w:tc>
      </w:tr>
      <w:tr w:rsidR="0030737A" w14:paraId="5A0BDAC0" w14:textId="77777777" w:rsidTr="00781FC8">
        <w:trPr>
          <w:trHeight w:val="425"/>
        </w:trPr>
        <w:tc>
          <w:tcPr>
            <w:tcW w:w="2044" w:type="dxa"/>
            <w:tcBorders>
              <w:bottom w:val="single" w:sz="4" w:space="0" w:color="auto"/>
            </w:tcBorders>
            <w:vAlign w:val="center"/>
          </w:tcPr>
          <w:p w14:paraId="25F71FFC" w14:textId="43690ED8" w:rsidR="0030737A" w:rsidRDefault="0030737A" w:rsidP="0030737A">
            <w:r>
              <w:t>Test</w:t>
            </w:r>
          </w:p>
        </w:tc>
        <w:tc>
          <w:tcPr>
            <w:tcW w:w="2179" w:type="dxa"/>
            <w:tcBorders>
              <w:bottom w:val="single" w:sz="4" w:space="0" w:color="auto"/>
            </w:tcBorders>
            <w:vAlign w:val="center"/>
          </w:tcPr>
          <w:p w14:paraId="5C78D277" w14:textId="73AEAD28" w:rsidR="0030737A" w:rsidRPr="00C21D51" w:rsidRDefault="0030737A" w:rsidP="0030737A">
            <w:r>
              <w:t>Low</w:t>
            </w:r>
          </w:p>
        </w:tc>
        <w:tc>
          <w:tcPr>
            <w:tcW w:w="2372" w:type="dxa"/>
            <w:tcBorders>
              <w:bottom w:val="single" w:sz="4" w:space="0" w:color="auto"/>
            </w:tcBorders>
            <w:vAlign w:val="center"/>
          </w:tcPr>
          <w:p w14:paraId="5F5882EC" w14:textId="178D4CC5" w:rsidR="0030737A" w:rsidRDefault="0030737A" w:rsidP="0030737A">
            <w:r w:rsidRPr="001C4F7B">
              <w:t>1.68 [1.49</w:t>
            </w:r>
            <w:r>
              <w:t>,</w:t>
            </w:r>
            <w:r w:rsidRPr="001C4F7B">
              <w:t xml:space="preserve"> 1.87]</w:t>
            </w:r>
          </w:p>
        </w:tc>
        <w:tc>
          <w:tcPr>
            <w:tcW w:w="3118" w:type="dxa"/>
            <w:tcBorders>
              <w:bottom w:val="single" w:sz="4" w:space="0" w:color="auto"/>
            </w:tcBorders>
            <w:vAlign w:val="center"/>
          </w:tcPr>
          <w:p w14:paraId="61A38AAC" w14:textId="578F009A" w:rsidR="0030737A" w:rsidRDefault="0030737A" w:rsidP="0030737A">
            <w:r>
              <w:t>540.89 [</w:t>
            </w:r>
            <w:r w:rsidRPr="00264A0D">
              <w:t>526.07</w:t>
            </w:r>
            <w:r>
              <w:t>,</w:t>
            </w:r>
            <w:r w:rsidRPr="00264A0D">
              <w:t xml:space="preserve"> 555.71]</w:t>
            </w:r>
          </w:p>
        </w:tc>
      </w:tr>
    </w:tbl>
    <w:p w14:paraId="6DFB8006" w14:textId="1195EDA9" w:rsidR="00510DA0" w:rsidRDefault="00510DA0" w:rsidP="008E021D">
      <w:pPr>
        <w:rPr>
          <w:b/>
        </w:rPr>
      </w:pPr>
    </w:p>
    <w:p w14:paraId="790F019C" w14:textId="141D5492" w:rsidR="001B6663" w:rsidRDefault="001B6663" w:rsidP="008E021D">
      <w:pPr>
        <w:rPr>
          <w:b/>
        </w:rPr>
      </w:pPr>
    </w:p>
    <w:p w14:paraId="0640105C" w14:textId="3BD2B8D0" w:rsidR="001B6663" w:rsidRDefault="001B6663" w:rsidP="008E021D">
      <w:pPr>
        <w:rPr>
          <w:b/>
        </w:rPr>
      </w:pPr>
    </w:p>
    <w:p w14:paraId="493B129A" w14:textId="296B5029" w:rsidR="004D7EBB" w:rsidRPr="004D7EBB" w:rsidRDefault="004D7EBB" w:rsidP="008E021D">
      <w:pPr>
        <w:rPr>
          <w:b/>
        </w:rPr>
      </w:pPr>
    </w:p>
    <w:p w14:paraId="434C3BCB" w14:textId="297CFBBA" w:rsidR="00EF140D" w:rsidRDefault="00B14918" w:rsidP="00FF793F">
      <w:pPr>
        <w:rPr>
          <w:sz w:val="20"/>
        </w:rPr>
      </w:pPr>
      <w:r>
        <w:rPr>
          <w:noProof/>
          <w:sz w:val="20"/>
        </w:rPr>
        <w:lastRenderedPageBreak/>
        <mc:AlternateContent>
          <mc:Choice Requires="wpg">
            <w:drawing>
              <wp:anchor distT="0" distB="0" distL="114300" distR="114300" simplePos="0" relativeHeight="251686912" behindDoc="0" locked="0" layoutInCell="1" allowOverlap="1" wp14:anchorId="3AD1E7E3" wp14:editId="3E705986">
                <wp:simplePos x="0" y="0"/>
                <wp:positionH relativeFrom="column">
                  <wp:posOffset>160655</wp:posOffset>
                </wp:positionH>
                <wp:positionV relativeFrom="paragraph">
                  <wp:posOffset>0</wp:posOffset>
                </wp:positionV>
                <wp:extent cx="5939790" cy="4996180"/>
                <wp:effectExtent l="0" t="0" r="22860" b="13970"/>
                <wp:wrapTopAndBottom/>
                <wp:docPr id="6" name="Group 6"/>
                <wp:cNvGraphicFramePr/>
                <a:graphic xmlns:a="http://schemas.openxmlformats.org/drawingml/2006/main">
                  <a:graphicData uri="http://schemas.microsoft.com/office/word/2010/wordprocessingGroup">
                    <wpg:wgp>
                      <wpg:cNvGrpSpPr/>
                      <wpg:grpSpPr>
                        <a:xfrm>
                          <a:off x="0" y="0"/>
                          <a:ext cx="5939790" cy="4996180"/>
                          <a:chOff x="1739" y="0"/>
                          <a:chExt cx="5941529" cy="4997907"/>
                        </a:xfrm>
                      </wpg:grpSpPr>
                      <wps:wsp>
                        <wps:cNvPr id="28" name="Text Box 2"/>
                        <wps:cNvSpPr txBox="1">
                          <a:spLocks noChangeArrowheads="1"/>
                        </wps:cNvSpPr>
                        <wps:spPr bwMode="auto">
                          <a:xfrm>
                            <a:off x="1739" y="4126664"/>
                            <a:ext cx="5941529" cy="871243"/>
                          </a:xfrm>
                          <a:prstGeom prst="rect">
                            <a:avLst/>
                          </a:prstGeom>
                          <a:solidFill>
                            <a:srgbClr val="FFFFFF"/>
                          </a:solidFill>
                          <a:ln w="9525">
                            <a:solidFill>
                              <a:schemeClr val="bg1"/>
                            </a:solidFill>
                            <a:miter lim="800000"/>
                            <a:headEnd/>
                            <a:tailEnd/>
                          </a:ln>
                        </wps:spPr>
                        <wps:txbx>
                          <w:txbxContent>
                            <w:p w14:paraId="02EE6252" w14:textId="04FE1229" w:rsidR="00C079EA" w:rsidRDefault="00C079EA"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probability on trials in which it acts as target or distractor. </w:t>
                              </w:r>
                              <w:r>
                                <w:rPr>
                                  <w:b/>
                                  <w:sz w:val="20"/>
                                </w:rPr>
                                <w:t>D)</w:t>
                              </w:r>
                              <w:r>
                                <w:rPr>
                                  <w:sz w:val="20"/>
                                </w:rPr>
                                <w:t xml:space="preserve"> SSVEP amplitudes for the color linked to low rewards on trials when it acts as target or distractor.</w:t>
                              </w:r>
                            </w:p>
                          </w:txbxContent>
                        </wps:txbx>
                        <wps:bodyPr rot="0" vert="horz" wrap="square" lIns="91440" tIns="45720" rIns="91440" bIns="45720" anchor="t" anchorCtr="0">
                          <a:noAutofit/>
                        </wps:bodyPr>
                      </wps:wsp>
                      <pic:pic xmlns:pic="http://schemas.openxmlformats.org/drawingml/2006/picture">
                        <pic:nvPicPr>
                          <pic:cNvPr id="5" name="Picture 5" descr="C:\Users\igrahek\Documents\Studies\SSVEP Reward - Soren &amp; Antonio\Experiment 1\SSVEP_reward\figures\Figure 3.png"/>
                          <pic:cNvPicPr>
                            <a:picLocks noChangeAspect="1"/>
                          </pic:cNvPicPr>
                        </pic:nvPicPr>
                        <pic:blipFill rotWithShape="1">
                          <a:blip r:embed="rId10" cstate="print">
                            <a:extLst>
                              <a:ext uri="{28A0092B-C50C-407E-A947-70E740481C1C}">
                                <a14:useLocalDpi xmlns:a14="http://schemas.microsoft.com/office/drawing/2010/main" val="0"/>
                              </a:ext>
                            </a:extLst>
                          </a:blip>
                          <a:srcRect l="6844" r="10639"/>
                          <a:stretch/>
                        </pic:blipFill>
                        <pic:spPr bwMode="auto">
                          <a:xfrm>
                            <a:off x="1739" y="0"/>
                            <a:ext cx="5939790" cy="405193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D1E7E3" id="Group 6" o:spid="_x0000_s1029" style="position:absolute;margin-left:12.65pt;margin-top:0;width:467.7pt;height:393.4pt;z-index:251686912;mso-width-relative:margin;mso-height-relative:margin" coordorigin="17" coordsize="59415,499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">
                <v:shape id="Text Box 2" o:spid="_x0000_s1030" type="#_x0000_t202" style="position:absolute;left:17;top:41266;width:59415;height:8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02EE6252" w14:textId="04FE1229" w:rsidR="00C079EA" w:rsidRDefault="00C079EA"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probability on trials in which it acts as target or distractor. </w:t>
                        </w:r>
                        <w:r>
                          <w:rPr>
                            <w:b/>
                            <w:sz w:val="20"/>
                          </w:rPr>
                          <w:t>D)</w:t>
                        </w:r>
                        <w:r>
                          <w:rPr>
                            <w:sz w:val="20"/>
                          </w:rPr>
                          <w:t xml:space="preserve"> SSVEP amplitudes for the color linked to low rewards on trials when it acts as target or distractor.</w:t>
                        </w:r>
                      </w:p>
                    </w:txbxContent>
                  </v:textbox>
                </v:shape>
                <v:shape id="Picture 5" o:spid="_x0000_s1031" type="#_x0000_t75" style="position:absolute;left:17;width:59398;height:40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">
                  <v:imagedata r:id="rId11" o:title="Figure 3" cropleft="4485f" cropright="6972f"/>
                  <v:path arrowok="t"/>
                </v:shape>
                <w10:wrap type="topAndBottom"/>
              </v:group>
            </w:pict>
          </mc:Fallback>
        </mc:AlternateContent>
      </w:r>
    </w:p>
    <w:p w14:paraId="77451852" w14:textId="01B793B8" w:rsidR="008C4B5F" w:rsidRDefault="008C4B5F" w:rsidP="00781FC8">
      <w:pPr>
        <w:pStyle w:val="Heading3"/>
        <w:rPr>
          <w:rFonts w:ascii="Times New Roman" w:hAnsi="Times New Roman" w:cs="Times New Roman"/>
          <w:color w:val="auto"/>
        </w:rPr>
      </w:pPr>
      <w:r w:rsidRPr="00781FC8">
        <w:rPr>
          <w:rFonts w:ascii="Times New Roman" w:hAnsi="Times New Roman" w:cs="Times New Roman"/>
          <w:color w:val="auto"/>
        </w:rPr>
        <w:t>Reaction times</w:t>
      </w:r>
    </w:p>
    <w:p w14:paraId="7AAAB782" w14:textId="77777777" w:rsidR="00781FC8" w:rsidRPr="00781FC8" w:rsidRDefault="00781FC8" w:rsidP="00781FC8"/>
    <w:p w14:paraId="6A363A93" w14:textId="08EBE0E3" w:rsidR="00F4458A" w:rsidRDefault="00B92561" w:rsidP="00340112">
      <w:pPr>
        <w:spacing w:line="480" w:lineRule="auto"/>
        <w:ind w:firstLine="284"/>
        <w:jc w:val="both"/>
      </w:pPr>
      <w:r>
        <w:t xml:space="preserve">The </w:t>
      </w:r>
      <w:r w:rsidR="0059410C" w:rsidRPr="000C2FCF">
        <w:rPr>
          <w:i/>
        </w:rPr>
        <w:t>Reward phase *</w:t>
      </w:r>
      <w:r w:rsidR="000C2FCF" w:rsidRPr="000C2FCF">
        <w:rPr>
          <w:i/>
        </w:rPr>
        <w:t xml:space="preserve"> Reward probability</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516D7E" w:rsidRPr="00516D7E">
        <w:rPr>
          <w:i/>
        </w:rPr>
        <w:t>2</w:t>
      </w:r>
      <w:r w:rsidR="001A1EA7">
        <w:rPr>
          <w:i/>
        </w:rPr>
        <w:t>B</w:t>
      </w:r>
      <w:r w:rsidR="00016145">
        <w:t xml:space="preserve"> and </w:t>
      </w:r>
      <w:r w:rsidR="00781FC8" w:rsidRPr="00016145">
        <w:rPr>
          <w:i/>
        </w:rPr>
        <w:t>Table</w:t>
      </w:r>
      <w:r w:rsidR="00781FC8">
        <w:rPr>
          <w:i/>
        </w:rPr>
        <w:t xml:space="preserve"> 1</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5069C8">
        <w:t>-22.30; 95% HDI [-30.30, -14.40</w:t>
      </w:r>
      <w:r w:rsidR="00CC2633">
        <w:t xml:space="preserve">]; ER = </w:t>
      </w:r>
      <w:r w:rsidR="00CC2633" w:rsidRPr="00B57645">
        <w:rPr>
          <w:i/>
        </w:rPr>
        <w:t>Inf.</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 </w:t>
      </w:r>
      <w:r w:rsidR="00DF3CBB">
        <w:t>and</w:t>
      </w:r>
      <w:r w:rsidR="00CC2633">
        <w:t xml:space="preserve"> the low rewarded condition</w:t>
      </w:r>
      <w:r w:rsidR="0041367D">
        <w:t>s</w:t>
      </w:r>
      <w:r w:rsidR="00CC2633">
        <w:t xml:space="preserve"> (</w:t>
      </w:r>
      <w:r w:rsidR="00CC2633">
        <w:rPr>
          <w:i/>
        </w:rPr>
        <w:t xml:space="preserve">M = </w:t>
      </w:r>
      <w:r w:rsidR="005069C8">
        <w:t>-14.80; 95% HDI [-22.80, -6.52</w:t>
      </w:r>
      <w:r w:rsidR="00CC2633">
        <w:t xml:space="preserve">]; ER = </w:t>
      </w:r>
      <w:r w:rsidR="005069C8">
        <w:rPr>
          <w:i/>
        </w:rPr>
        <w:t>Inf.</w:t>
      </w:r>
      <w:r w:rsidR="00CC2633">
        <w:t>)</w:t>
      </w:r>
      <w:r>
        <w:t xml:space="preserve">. </w:t>
      </w:r>
      <w:r w:rsidR="00DF3CBB">
        <w:t>Moreover, this difference was larger in the high compared to low rewarded condition (</w:t>
      </w:r>
      <w:r w:rsidR="00DF3CBB">
        <w:rPr>
          <w:i/>
        </w:rPr>
        <w:t xml:space="preserve">M = </w:t>
      </w:r>
      <w:r w:rsidR="003914E0">
        <w:t>-7.46; 95% HDI [-16.50, 1.99</w:t>
      </w:r>
      <w:r w:rsidR="00DF3CBB">
        <w:t xml:space="preserve">]; ER = </w:t>
      </w:r>
      <w:r w:rsidR="003914E0">
        <w:t>16.24</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CC4035">
        <w:t xml:space="preserve">There was a very small increase in the </w:t>
      </w:r>
      <w:r w:rsidR="00CC4035">
        <w:lastRenderedPageBreak/>
        <w:t xml:space="preserve">reaction times </w:t>
      </w:r>
      <w:r w:rsidR="00BF7883">
        <w:t>in the test compared to training phase in the high reward condition</w:t>
      </w:r>
      <w:r w:rsidR="00340112">
        <w:t xml:space="preserve"> (</w:t>
      </w:r>
      <w:r w:rsidR="00340112">
        <w:rPr>
          <w:i/>
        </w:rPr>
        <w:t xml:space="preserve">M = </w:t>
      </w:r>
      <w:r w:rsidR="00BF7883">
        <w:t>4.19; 95% HDI [-3.94</w:t>
      </w:r>
      <w:r w:rsidR="00340112">
        <w:t xml:space="preserve">, </w:t>
      </w:r>
      <w:r w:rsidR="00323FBF">
        <w:t>11</w:t>
      </w:r>
      <w:r w:rsidR="00BF7883">
        <w:t>.80</w:t>
      </w:r>
      <w:r w:rsidR="00340112">
        <w:t>]</w:t>
      </w:r>
      <w:r w:rsidR="00B71FD2">
        <w:t xml:space="preserve">; ER = </w:t>
      </w:r>
      <w:r w:rsidR="00BF7883">
        <w:t>5.62</w:t>
      </w:r>
      <w:r w:rsidR="00340112">
        <w:t xml:space="preserve">), </w:t>
      </w:r>
      <w:r w:rsidR="00B71FD2">
        <w:t>and the</w:t>
      </w:r>
      <w:r w:rsidR="00BF7883">
        <w:t>re was no difference in the</w:t>
      </w:r>
      <w:r w:rsidR="00B71FD2">
        <w:t xml:space="preserve"> </w:t>
      </w:r>
      <w:r w:rsidR="0090292B">
        <w:t xml:space="preserve">low </w:t>
      </w:r>
      <w:r w:rsidR="00746C80">
        <w:t xml:space="preserve">reward </w:t>
      </w:r>
      <w:r w:rsidR="0090292B">
        <w:t>condition (</w:t>
      </w:r>
      <w:r w:rsidR="0090292B">
        <w:rPr>
          <w:i/>
        </w:rPr>
        <w:t xml:space="preserve">M = </w:t>
      </w:r>
      <w:r w:rsidR="00BF7883">
        <w:t>-1.12; 95% HDI [-9.11, 6.68</w:t>
      </w:r>
      <w:r w:rsidR="0090292B">
        <w:t>]</w:t>
      </w:r>
      <w:r w:rsidR="00BF7883">
        <w:t>; ER = 1.</w:t>
      </w:r>
      <w:r w:rsidR="00B71FD2">
        <w:t>5</w:t>
      </w:r>
      <w:r w:rsidR="00BF7883">
        <w:t>9</w:t>
      </w:r>
      <w:r w:rsidR="0090292B">
        <w:t>)</w:t>
      </w:r>
      <w:r w:rsidR="000205D1">
        <w:t>.</w:t>
      </w:r>
      <w:r w:rsidR="00C22F37">
        <w:t xml:space="preserve"> </w:t>
      </w:r>
      <w:r w:rsidR="000205D1">
        <w:t>These results indicate that participants were faster in the condition in which they could earn rewards</w:t>
      </w:r>
      <w:r w:rsidR="00C22F37">
        <w:t xml:space="preserve"> (training)</w:t>
      </w:r>
      <w:r w:rsidR="000205D1">
        <w:t xml:space="preserve">, and more so in the condition with higher probability of earning a reward.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5A8A2AF8"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016145">
        <w:rPr>
          <w:rFonts w:eastAsia="Times New Roman"/>
          <w:i/>
          <w:szCs w:val="24"/>
        </w:rPr>
        <w:t>3</w:t>
      </w:r>
      <w:r w:rsidRPr="00D92BFE">
        <w:rPr>
          <w:rFonts w:eastAsia="Times New Roman"/>
          <w:szCs w:val="24"/>
        </w:rPr>
        <w:t xml:space="preserve">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proofErr w:type="spellStart"/>
      <w:r w:rsidRPr="00411041">
        <w:rPr>
          <w:rFonts w:eastAsia="Times New Roman"/>
          <w:i/>
          <w:szCs w:val="24"/>
        </w:rPr>
        <w:t>POz</w:t>
      </w:r>
      <w:proofErr w:type="spellEnd"/>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09D3150E" w14:textId="71B9DB6E" w:rsidR="00016145" w:rsidRPr="00016145" w:rsidRDefault="00016145" w:rsidP="00016145">
      <w:pPr>
        <w:spacing w:line="480" w:lineRule="auto"/>
        <w:ind w:firstLine="284"/>
      </w:pPr>
    </w:p>
    <w:p w14:paraId="12BC5281" w14:textId="6C694345" w:rsidR="00EC3983" w:rsidRDefault="00CC4035" w:rsidP="00A0214C">
      <w:pPr>
        <w:spacing w:line="480" w:lineRule="auto"/>
        <w:ind w:firstLine="284"/>
        <w:jc w:val="both"/>
      </w:pPr>
      <w:r>
        <w:rPr>
          <w:noProof/>
        </w:rPr>
        <w:lastRenderedPageBreak/>
        <mc:AlternateContent>
          <mc:Choice Requires="wpg">
            <w:drawing>
              <wp:anchor distT="0" distB="0" distL="114300" distR="114300" simplePos="0" relativeHeight="251695104" behindDoc="0" locked="0" layoutInCell="1" allowOverlap="1" wp14:anchorId="1D46A534" wp14:editId="1A0E2222">
                <wp:simplePos x="0" y="0"/>
                <wp:positionH relativeFrom="column">
                  <wp:posOffset>117018</wp:posOffset>
                </wp:positionH>
                <wp:positionV relativeFrom="paragraph">
                  <wp:posOffset>373050</wp:posOffset>
                </wp:positionV>
                <wp:extent cx="5972810" cy="4601261"/>
                <wp:effectExtent l="0" t="0" r="27940" b="27940"/>
                <wp:wrapTopAndBottom/>
                <wp:docPr id="8" name="Group 8"/>
                <wp:cNvGraphicFramePr/>
                <a:graphic xmlns:a="http://schemas.openxmlformats.org/drawingml/2006/main">
                  <a:graphicData uri="http://schemas.microsoft.com/office/word/2010/wordprocessingGroup">
                    <wpg:wgp>
                      <wpg:cNvGrpSpPr/>
                      <wpg:grpSpPr>
                        <a:xfrm>
                          <a:off x="0" y="0"/>
                          <a:ext cx="5972810" cy="4601261"/>
                          <a:chOff x="117043" y="0"/>
                          <a:chExt cx="5972810" cy="460209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2"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77"/>
                            <a:ext cx="5972810" cy="1040416"/>
                          </a:xfrm>
                          <a:prstGeom prst="rect">
                            <a:avLst/>
                          </a:prstGeom>
                          <a:solidFill>
                            <a:srgbClr val="FFFFFF"/>
                          </a:solidFill>
                          <a:ln w="9525">
                            <a:solidFill>
                              <a:schemeClr val="bg1"/>
                            </a:solidFill>
                            <a:miter lim="800000"/>
                            <a:headEnd/>
                            <a:tailEnd/>
                          </a:ln>
                        </wps:spPr>
                        <wps:txbx>
                          <w:txbxContent>
                            <w:p w14:paraId="0C1B3DE2" w14:textId="4901C130" w:rsidR="00C6061B" w:rsidRDefault="00CC4035" w:rsidP="00A14F18">
                              <w:pPr>
                                <w:jc w:val="both"/>
                              </w:pPr>
                              <w:r w:rsidRPr="00F36223">
                                <w:rPr>
                                  <w:b/>
                                  <w:sz w:val="20"/>
                                  <w:szCs w:val="20"/>
                                </w:rPr>
                                <w:t>Figure</w:t>
                              </w:r>
                              <w:r>
                                <w:rPr>
                                  <w:b/>
                                  <w:sz w:val="20"/>
                                  <w:szCs w:val="20"/>
                                </w:rPr>
                                <w:t xml:space="preserve"> 3.</w:t>
                              </w:r>
                              <w:r w:rsidRPr="00F36223">
                                <w:rPr>
                                  <w:sz w:val="20"/>
                                  <w:szCs w:val="20"/>
                                </w:rPr>
                                <w:t xml:space="preserve"> </w:t>
                              </w:r>
                              <w:r w:rsidR="00A01E4F">
                                <w:rPr>
                                  <w:b/>
                                  <w:sz w:val="20"/>
                                  <w:szCs w:val="20"/>
                                </w:rPr>
                                <w:t>A)</w:t>
                              </w:r>
                              <w:r w:rsidR="00C6061B" w:rsidRPr="00C6061B">
                                <w:rPr>
                                  <w:sz w:val="20"/>
                                  <w:szCs w:val="20"/>
                                </w:rPr>
                                <w:t xml:space="preserve"> Topographies of SSVEP amplitude, averaged across all participants and conditions, at 10 Hz and 12 Hz. Electrodes selected for the anal</w:t>
                              </w:r>
                              <w:r w:rsidR="00A01E4F">
                                <w:rPr>
                                  <w:sz w:val="20"/>
                                  <w:szCs w:val="20"/>
                                </w:rPr>
                                <w:t xml:space="preserve">ysis are highlighted in white. </w:t>
                              </w:r>
                              <w:r w:rsidR="00C6061B" w:rsidRPr="00A01E4F">
                                <w:rPr>
                                  <w:b/>
                                  <w:sz w:val="20"/>
                                  <w:szCs w:val="20"/>
                                </w:rPr>
                                <w:t>B)</w:t>
                              </w:r>
                              <w:r w:rsidR="00C6061B"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2" style="position:absolute;left:0;text-align:left;margin-left:9.2pt;margin-top:29.35pt;width:470.3pt;height:362.3pt;z-index:251695104;mso-height-relative:margin" coordorigin="1170" coordsize="59728,460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V8q/tjf8Fs/wDgmV+wD8YF+A37W37Sn/CJ+Km0mDU10v8A4Q7Wb/NrMzrHJ5llZzR8mN/l3bhj&#10;kDIoA+qqK+Pf2dv+C+v/AASK/ar+JFh8I/gn+2r4fvPEOqXCW+l6brmk6lorXs7uESGFtRtYElld&#10;mCrGrF2JwoJr7CDBuVN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wx/wW2/4IxeG/+CrHwz8O+Ivh/wCP&#10;f+ED+MPw7vJL34f+OI/NVVZirm0uDEwdYmliidZkDSW7oXjVg0kcnw18Y/8Agj7/AMHOP7d/geP9&#10;kz9tr/goX8MV+Ff9o2beILvSYkNxqsMMgdJNlrpdtLdmMhXENxLCjyRo7EsquP3MooA8x/Y3/ZP+&#10;FP7EH7M3g39ln4LafND4e8F6MthZyXTK0905dpJ7qYqApmnneWeQqqqXlbCqMAen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">
                <v:shape id="Picture 7" o:spid="_x0000_s1033" type="#_x0000_t75" style="position:absolute;left:1828;width:57811;height:3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">
                  <v:imagedata r:id="rId13" o:title="Figure1" cropbottom="22293f"/>
                  <v:path arrowok="t"/>
                </v:shape>
                <v:shape id="Text Box 2" o:spid="_x0000_s1034" type="#_x0000_t202" style="position:absolute;left:1170;top:35616;width:59728;height:10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0C1B3DE2" w14:textId="4901C130" w:rsidR="00C6061B" w:rsidRDefault="00CC4035" w:rsidP="00A14F18">
                        <w:pPr>
                          <w:jc w:val="both"/>
                        </w:pPr>
                        <w:r w:rsidRPr="00F36223">
                          <w:rPr>
                            <w:b/>
                            <w:sz w:val="20"/>
                            <w:szCs w:val="20"/>
                          </w:rPr>
                          <w:t>Figure</w:t>
                        </w:r>
                        <w:r>
                          <w:rPr>
                            <w:b/>
                            <w:sz w:val="20"/>
                            <w:szCs w:val="20"/>
                          </w:rPr>
                          <w:t xml:space="preserve"> 3.</w:t>
                        </w:r>
                        <w:r w:rsidRPr="00F36223">
                          <w:rPr>
                            <w:sz w:val="20"/>
                            <w:szCs w:val="20"/>
                          </w:rPr>
                          <w:t xml:space="preserve"> </w:t>
                        </w:r>
                        <w:r w:rsidR="00A01E4F">
                          <w:rPr>
                            <w:b/>
                            <w:sz w:val="20"/>
                            <w:szCs w:val="20"/>
                          </w:rPr>
                          <w:t>A)</w:t>
                        </w:r>
                        <w:r w:rsidR="00C6061B" w:rsidRPr="00C6061B">
                          <w:rPr>
                            <w:sz w:val="20"/>
                            <w:szCs w:val="20"/>
                          </w:rPr>
                          <w:t xml:space="preserve"> Topographies of SSVEP amplitude, averaged across all participants and conditions, at 10 Hz and 12 Hz. Electrodes selected for the anal</w:t>
                        </w:r>
                        <w:r w:rsidR="00A01E4F">
                          <w:rPr>
                            <w:sz w:val="20"/>
                            <w:szCs w:val="20"/>
                          </w:rPr>
                          <w:t xml:space="preserve">ysis are highlighted in white. </w:t>
                        </w:r>
                        <w:r w:rsidR="00C6061B" w:rsidRPr="00A01E4F">
                          <w:rPr>
                            <w:b/>
                            <w:sz w:val="20"/>
                            <w:szCs w:val="20"/>
                          </w:rPr>
                          <w:t>B)</w:t>
                        </w:r>
                        <w:r w:rsidR="00C6061B"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384F4B44" w14:textId="16062FCC" w:rsidR="007B463E" w:rsidRPr="007B463E" w:rsidRDefault="00E66917" w:rsidP="004A49F2">
      <w:pPr>
        <w:spacing w:line="480" w:lineRule="auto"/>
        <w:ind w:firstLine="284"/>
        <w:jc w:val="both"/>
        <w:rPr>
          <w:b/>
          <w:sz w:val="20"/>
        </w:rPr>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proofErr w:type="spellStart"/>
      <w:r w:rsidR="0011021B">
        <w:t>a.u</w:t>
      </w:r>
      <w:proofErr w:type="spellEnd"/>
      <w:r w:rsidR="0011021B">
        <w:t>. due to the normalization</w:t>
      </w:r>
      <w:r>
        <w:t>) across conditions (</w:t>
      </w:r>
      <w:r w:rsidRPr="00B57645">
        <w:rPr>
          <w:i/>
        </w:rPr>
        <w:t xml:space="preserve">Figure </w:t>
      </w:r>
      <w:r w:rsidR="004A49F2">
        <w:rPr>
          <w:i/>
        </w:rPr>
        <w:t>2</w:t>
      </w:r>
      <w:r w:rsidR="00A14F18">
        <w:rPr>
          <w:i/>
        </w:rPr>
        <w:t>C, Figure 2D,</w:t>
      </w:r>
      <w:r w:rsidR="00825530">
        <w:t xml:space="preserve"> </w:t>
      </w:r>
      <w:r>
        <w:t xml:space="preserve">and </w:t>
      </w:r>
      <w:r w:rsidR="004A49F2" w:rsidRPr="004A49F2">
        <w:rPr>
          <w:i/>
        </w:rPr>
        <w:t>Supplementary</w:t>
      </w:r>
      <w:r w:rsidR="004A49F2">
        <w:t xml:space="preserve"> </w:t>
      </w:r>
      <w:r w:rsidR="004A49F2">
        <w:rPr>
          <w:i/>
        </w:rPr>
        <w:t>Table 2</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 xml:space="preserve">Reward </w:t>
      </w:r>
      <w:r w:rsidR="00A0214C">
        <w:rPr>
          <w:i/>
        </w:rPr>
        <w:t>P</w:t>
      </w:r>
      <w:r w:rsidRPr="004D7EBB">
        <w:rPr>
          <w:i/>
        </w:rPr>
        <w:t>hase model</w:t>
      </w:r>
      <w:r>
        <w:t xml:space="preserve"> included the constant effect of reward phase</w:t>
      </w:r>
      <w:r w:rsidR="00B34D24">
        <w:t>;</w:t>
      </w:r>
      <w:r>
        <w:t xml:space="preserve"> the </w:t>
      </w:r>
      <w:r w:rsidR="00A0214C">
        <w:rPr>
          <w:i/>
        </w:rPr>
        <w:t>Reward P</w:t>
      </w:r>
      <w:r>
        <w:rPr>
          <w:i/>
        </w:rPr>
        <w:t xml:space="preserve">hase </w:t>
      </w:r>
      <w:r w:rsidR="00B34D24">
        <w:rPr>
          <w:i/>
        </w:rPr>
        <w:t xml:space="preserve">+ </w:t>
      </w:r>
      <w:r w:rsidR="00A0214C">
        <w:rPr>
          <w:i/>
        </w:rPr>
        <w:t>A</w:t>
      </w:r>
      <w:r>
        <w:rPr>
          <w:i/>
        </w:rPr>
        <w:t>ttention</w:t>
      </w:r>
      <w:r>
        <w:t xml:space="preserve"> model included the additive effects of reward phase and attention</w:t>
      </w:r>
      <w:r w:rsidR="00B34D24">
        <w:t>;</w:t>
      </w:r>
      <w:r>
        <w:t xml:space="preserve"> and the </w:t>
      </w:r>
      <w:r w:rsidR="00A0214C">
        <w:rPr>
          <w:i/>
        </w:rPr>
        <w:t>Reward P</w:t>
      </w:r>
      <w:r>
        <w:rPr>
          <w:i/>
        </w:rPr>
        <w:t xml:space="preserve">hase </w:t>
      </w:r>
      <w:r w:rsidR="00A0214C">
        <w:rPr>
          <w:i/>
        </w:rPr>
        <w:t>*</w:t>
      </w:r>
      <w:r w:rsidR="00B34D24">
        <w:rPr>
          <w:i/>
        </w:rPr>
        <w:t xml:space="preserve"> </w:t>
      </w:r>
      <w:r w:rsidR="00A0214C">
        <w:rPr>
          <w:i/>
        </w:rPr>
        <w:t>A</w:t>
      </w:r>
      <w:r>
        <w:rPr>
          <w:i/>
        </w:rPr>
        <w:t>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A0214C">
        <w:rPr>
          <w:i/>
        </w:rPr>
        <w:t>*</w:t>
      </w:r>
      <w:r w:rsidR="00B34D24" w:rsidRPr="00822832">
        <w:rPr>
          <w:i/>
        </w:rPr>
        <w:t xml:space="preserve"> </w:t>
      </w:r>
      <w:r w:rsidR="00A0214C">
        <w:rPr>
          <w:i/>
        </w:rPr>
        <w:t>R</w:t>
      </w:r>
      <w:r w:rsidRPr="00822832">
        <w:rPr>
          <w:i/>
        </w:rPr>
        <w:t xml:space="preserve">eward phase + </w:t>
      </w:r>
      <w:r w:rsidR="00A0214C">
        <w:rPr>
          <w:i/>
        </w:rPr>
        <w:t>A</w:t>
      </w:r>
      <w:r w:rsidRPr="00822832">
        <w:rPr>
          <w:i/>
        </w:rPr>
        <w:t>ttention</w:t>
      </w:r>
      <w:r>
        <w:t xml:space="preserve"> model consisted of the constant effects of reward probability and phase, their interaction, and the </w:t>
      </w:r>
      <w:r w:rsidR="00B34D24">
        <w:t xml:space="preserve">independent </w:t>
      </w:r>
      <w:r>
        <w:t xml:space="preserve">effect of attention. The last model was </w:t>
      </w:r>
      <w:r w:rsidR="00A0214C">
        <w:t xml:space="preserve">the </w:t>
      </w:r>
      <w:r w:rsidR="00A0214C" w:rsidRPr="00822832">
        <w:rPr>
          <w:i/>
        </w:rPr>
        <w:t xml:space="preserve">Reward </w:t>
      </w:r>
      <w:r w:rsidR="00A0214C">
        <w:rPr>
          <w:i/>
        </w:rPr>
        <w:t>probability</w:t>
      </w:r>
      <w:r w:rsidR="00A0214C" w:rsidRPr="00822832">
        <w:rPr>
          <w:i/>
        </w:rPr>
        <w:t xml:space="preserve"> </w:t>
      </w:r>
      <w:r w:rsidR="00A0214C">
        <w:rPr>
          <w:i/>
        </w:rPr>
        <w:t>* R</w:t>
      </w:r>
      <w:r w:rsidR="00A0214C" w:rsidRPr="00822832">
        <w:rPr>
          <w:i/>
        </w:rPr>
        <w:t xml:space="preserve">eward phase </w:t>
      </w:r>
      <w:r w:rsidR="00A0214C">
        <w:rPr>
          <w:i/>
        </w:rPr>
        <w:t>* A</w:t>
      </w:r>
      <w:r w:rsidR="00A0214C" w:rsidRPr="00822832">
        <w:rPr>
          <w:i/>
        </w:rPr>
        <w:t>ttention</w:t>
      </w:r>
      <w:r w:rsidR="00A0214C">
        <w:t xml:space="preserve"> </w:t>
      </w:r>
      <w:r>
        <w:t xml:space="preserve">model which </w:t>
      </w:r>
      <w:r>
        <w:lastRenderedPageBreak/>
        <w:t xml:space="preserve">included </w:t>
      </w:r>
      <w:r w:rsidR="00B34D24">
        <w:t xml:space="preserve">all constant effects </w:t>
      </w:r>
      <w:r>
        <w:t xml:space="preserve">and their interaction. All models, except for the </w:t>
      </w:r>
      <w:r>
        <w:rPr>
          <w:i/>
        </w:rPr>
        <w:t>Null</w:t>
      </w:r>
      <w:r>
        <w:t xml:space="preserve"> </w:t>
      </w:r>
      <w:r>
        <w:rPr>
          <w:i/>
        </w:rPr>
        <w:t>model</w:t>
      </w:r>
      <w:r>
        <w:t xml:space="preserve">, included varying </w:t>
      </w:r>
      <w:r w:rsidR="004D489D">
        <w:t xml:space="preserve">intercepts and </w:t>
      </w:r>
      <w:r>
        <w:t xml:space="preserve">slopes across participants for all </w:t>
      </w:r>
      <w:r w:rsidR="00A0214C">
        <w:t xml:space="preserve">of the </w:t>
      </w:r>
      <w:r>
        <w:t xml:space="preserve">constant effects. </w:t>
      </w:r>
      <w:r w:rsidR="009E0496">
        <w:t xml:space="preserve">All models included a Gaussian distribution as the prior for the intercept (centered at 1 with a standard deviation of 3). In addition, </w:t>
      </w:r>
      <w:r w:rsidR="007E5558">
        <w:t>t</w:t>
      </w:r>
      <w:r w:rsidR="009E0496">
        <w:t xml:space="preserve">he models with slopes included a Gaussian distribution as the prior for the slopes (centered at 0 with a standard deviation of 3). These weakly informative priors were chosen based on the previous study with the same task </w:t>
      </w:r>
      <w:r w:rsidR="009E0496">
        <w:fldChar w:fldCharType="begin" w:fldLock="1"/>
      </w:r>
      <w:r w:rsidR="00032483">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9E0496">
        <w:fldChar w:fldCharType="separate"/>
      </w:r>
      <w:r w:rsidR="009E0496">
        <w:rPr>
          <w:noProof/>
        </w:rPr>
        <w:t>(</w:t>
      </w:r>
      <w:r w:rsidR="009E0496" w:rsidRPr="00D20B67">
        <w:rPr>
          <w:noProof/>
        </w:rPr>
        <w:t>Andersen &amp; Müller, 2010)</w:t>
      </w:r>
      <w:r w:rsidR="009E0496">
        <w:fldChar w:fldCharType="end"/>
      </w:r>
      <w:r w:rsidR="009E0496">
        <w:t xml:space="preserve">. </w:t>
      </w:r>
      <w:r>
        <w:t xml:space="preserve">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p w14:paraId="631E81D8" w14:textId="0DA28DA7" w:rsidR="00E1045E" w:rsidRDefault="004269CE" w:rsidP="00A02266">
      <w:pPr>
        <w:spacing w:line="480" w:lineRule="auto"/>
        <w:ind w:firstLine="284"/>
        <w:jc w:val="both"/>
      </w:pPr>
      <w:r>
        <w:t xml:space="preserve">The </w:t>
      </w:r>
      <w:r w:rsidR="00A0214C" w:rsidRPr="00822832">
        <w:rPr>
          <w:i/>
        </w:rPr>
        <w:t xml:space="preserve">Reward </w:t>
      </w:r>
      <w:r w:rsidR="00A0214C">
        <w:rPr>
          <w:i/>
        </w:rPr>
        <w:t>probability</w:t>
      </w:r>
      <w:r w:rsidR="00A0214C" w:rsidRPr="00822832">
        <w:rPr>
          <w:i/>
        </w:rPr>
        <w:t xml:space="preserve"> </w:t>
      </w:r>
      <w:r w:rsidR="00A0214C">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A0214C" w:rsidRPr="00822832">
        <w:rPr>
          <w:i/>
        </w:rPr>
        <w:t xml:space="preserve">Reward </w:t>
      </w:r>
      <w:r w:rsidR="00A0214C">
        <w:rPr>
          <w:i/>
        </w:rPr>
        <w:t>probability</w:t>
      </w:r>
      <w:r w:rsidR="00A0214C" w:rsidRPr="00822832">
        <w:rPr>
          <w:i/>
        </w:rPr>
        <w:t xml:space="preserve"> </w:t>
      </w:r>
      <w:r w:rsidR="00A0214C">
        <w:rPr>
          <w:i/>
        </w:rPr>
        <w:t>*</w:t>
      </w:r>
      <w:r w:rsidR="00A0214C" w:rsidRPr="00822832">
        <w:rPr>
          <w:i/>
        </w:rPr>
        <w:t xml:space="preserve"> </w:t>
      </w:r>
      <w:r w:rsidR="00A0214C">
        <w:rPr>
          <w:i/>
        </w:rPr>
        <w:t>Reward phase *</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s.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amplitudes were higher for the attended</w:t>
      </w:r>
      <w:r w:rsidR="006F37A2">
        <w:t xml:space="preserve"> (target)</w:t>
      </w:r>
      <w:r w:rsidR="003273E4">
        <w:t xml:space="preserve"> compared to the unattended </w:t>
      </w:r>
      <w:r w:rsidR="006F37A2">
        <w:t xml:space="preserve">(distractor) </w:t>
      </w:r>
      <w:r w:rsidR="003273E4">
        <w:t>stimuli.</w:t>
      </w:r>
      <w:r w:rsidR="006F37A2">
        <w:t xml:space="preserve"> In the winning model the size of the difference of the SSVEP amplitudes </w:t>
      </w:r>
      <w:r w:rsidR="001E6F26">
        <w:t xml:space="preserve">related to the processing of the targets and distractors did not interact with the other factors in the model. </w:t>
      </w:r>
      <w:r w:rsidR="006F37A2">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B65C73">
        <w:t>target</w:t>
      </w:r>
      <w:r w:rsidR="003273E4">
        <w:t xml:space="preserve"> and </w:t>
      </w:r>
      <w:r w:rsidR="00B65C73">
        <w:t>distractor</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B65C73">
        <w:t>target</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B65C73">
        <w:t>distractor</w:t>
      </w:r>
      <w:r w:rsidR="003273E4">
        <w:t xml:space="preserve"> ones (</w:t>
      </w:r>
      <w:r w:rsidR="003273E4">
        <w:rPr>
          <w:i/>
        </w:rPr>
        <w:t xml:space="preserve">M = </w:t>
      </w:r>
      <w:r w:rsidR="006F37A2">
        <w:t>0.25</w:t>
      </w:r>
      <w:r w:rsidR="003273E4">
        <w:t>; 95% HDI [0.</w:t>
      </w:r>
      <w:r w:rsidR="006F37A2">
        <w:t>20, 0.30</w:t>
      </w:r>
      <w:r w:rsidR="003273E4">
        <w:t>];</w:t>
      </w:r>
      <w:r w:rsidR="00750818">
        <w:t xml:space="preserve"> ER = </w:t>
      </w:r>
      <w:proofErr w:type="spellStart"/>
      <w:r w:rsidR="00750818" w:rsidRPr="00B57645">
        <w:rPr>
          <w:i/>
        </w:rPr>
        <w:t>Inf</w:t>
      </w:r>
      <w:proofErr w:type="spellEnd"/>
      <w:r w:rsidR="003273E4">
        <w:t xml:space="preserve">). </w:t>
      </w:r>
      <w:r w:rsidR="00D86728">
        <w:t xml:space="preserve">These results reveal a very robust effect of </w:t>
      </w:r>
      <w:r w:rsidR="00A0214C">
        <w:t xml:space="preserve">goal-directed </w:t>
      </w:r>
      <w:r w:rsidR="00D86728">
        <w:t>attention across all experimental conditions</w:t>
      </w:r>
      <w:r w:rsidR="001E6F26">
        <w:t xml:space="preserve">: the SSVEP amplitudes </w:t>
      </w:r>
      <w:r w:rsidR="007E5558">
        <w:t>were</w:t>
      </w:r>
      <w:r w:rsidR="001E6F26">
        <w:t xml:space="preserve"> always higher for the targets compared to distractors</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lastRenderedPageBreak/>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77777777" w:rsidR="002C1EF1" w:rsidRDefault="002C1EF1" w:rsidP="002C1EF1">
            <w:r>
              <w:t xml:space="preserve"> </w:t>
            </w:r>
            <w:r w:rsidRPr="003A7163">
              <w:t>65.34</w:t>
            </w:r>
            <w:r>
              <w:t xml:space="preserve"> (</w:t>
            </w:r>
            <w:r w:rsidRPr="003A7163">
              <w:t>62.67</w:t>
            </w:r>
            <w:r>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77777777" w:rsidR="002C1EF1" w:rsidRDefault="002C1EF1" w:rsidP="002C1EF1">
            <w:r>
              <w:t>0.08</w:t>
            </w:r>
            <w:r w:rsidRPr="00BA6825">
              <w:t xml:space="preserve"> </w:t>
            </w:r>
            <w:r>
              <w:t>(0.02)</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77777777" w:rsidR="002C1EF1" w:rsidRDefault="002C1EF1" w:rsidP="002C1EF1">
            <w:r>
              <w:t xml:space="preserve"> </w:t>
            </w:r>
            <w:r w:rsidRPr="003A7163">
              <w:t xml:space="preserve">16.17 </w:t>
            </w:r>
            <w:r>
              <w:t>(</w:t>
            </w:r>
            <w:r w:rsidRPr="003A7163">
              <w:t>59.31</w:t>
            </w:r>
            <w:r>
              <w:t>)</w:t>
            </w:r>
          </w:p>
        </w:tc>
        <w:tc>
          <w:tcPr>
            <w:tcW w:w="425" w:type="dxa"/>
            <w:vAlign w:val="center"/>
          </w:tcPr>
          <w:p w14:paraId="087733CA" w14:textId="77777777" w:rsidR="002C1EF1" w:rsidRDefault="002C1EF1" w:rsidP="002C1EF1"/>
        </w:tc>
        <w:tc>
          <w:tcPr>
            <w:tcW w:w="1985" w:type="dxa"/>
            <w:vAlign w:val="center"/>
          </w:tcPr>
          <w:p w14:paraId="600A7810" w14:textId="77777777" w:rsidR="002C1EF1" w:rsidRDefault="002C1EF1" w:rsidP="002C1EF1">
            <w:r>
              <w:t>0.14</w:t>
            </w:r>
            <w:r w:rsidRPr="00BA6825">
              <w:t xml:space="preserve"> </w:t>
            </w:r>
            <w:r>
              <w:t>(0.02)</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77777777" w:rsidR="002C1EF1" w:rsidRDefault="002C1EF1" w:rsidP="002C1EF1">
            <w:r>
              <w:t>-</w:t>
            </w:r>
            <w:r w:rsidRPr="003A7163">
              <w:t xml:space="preserve">341.85 </w:t>
            </w:r>
            <w:r>
              <w:t>(</w:t>
            </w:r>
            <w:r w:rsidRPr="003A7163">
              <w:t>70.91</w:t>
            </w:r>
            <w:r>
              <w:t>)</w:t>
            </w:r>
          </w:p>
        </w:tc>
        <w:tc>
          <w:tcPr>
            <w:tcW w:w="425" w:type="dxa"/>
            <w:vAlign w:val="center"/>
          </w:tcPr>
          <w:p w14:paraId="1A80B6EF" w14:textId="77777777" w:rsidR="002C1EF1" w:rsidRDefault="002C1EF1" w:rsidP="002C1EF1"/>
        </w:tc>
        <w:tc>
          <w:tcPr>
            <w:tcW w:w="1985" w:type="dxa"/>
            <w:vAlign w:val="center"/>
          </w:tcPr>
          <w:p w14:paraId="56F6B568" w14:textId="77777777" w:rsidR="002C1EF1" w:rsidRDefault="002C1EF1" w:rsidP="002C1EF1">
            <w:r>
              <w:t>0.40</w:t>
            </w:r>
            <w:r w:rsidRPr="00BA6825">
              <w:t xml:space="preserve"> </w:t>
            </w:r>
            <w:r>
              <w:t>(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77777777" w:rsidR="002C1EF1" w:rsidRDefault="002C1EF1" w:rsidP="002C1EF1">
            <w:r w:rsidRPr="003A7163">
              <w:t xml:space="preserve">-428.76 </w:t>
            </w:r>
            <w:r>
              <w:t>(</w:t>
            </w:r>
            <w:r w:rsidRPr="003A7163">
              <w:t>67.19</w:t>
            </w:r>
            <w:r>
              <w:t>)</w:t>
            </w:r>
          </w:p>
        </w:tc>
        <w:tc>
          <w:tcPr>
            <w:tcW w:w="425" w:type="dxa"/>
            <w:vAlign w:val="center"/>
          </w:tcPr>
          <w:p w14:paraId="1D5251A8" w14:textId="77777777" w:rsidR="002C1EF1" w:rsidRDefault="002C1EF1" w:rsidP="002C1EF1"/>
        </w:tc>
        <w:tc>
          <w:tcPr>
            <w:tcW w:w="1985" w:type="dxa"/>
            <w:vAlign w:val="center"/>
          </w:tcPr>
          <w:p w14:paraId="7A13676E" w14:textId="77777777" w:rsidR="002C1EF1" w:rsidRDefault="002C1EF1" w:rsidP="002C1EF1">
            <w:r>
              <w:t>0.46</w:t>
            </w:r>
            <w:r w:rsidRPr="00BA6825">
              <w:t xml:space="preserve"> </w:t>
            </w:r>
            <w:r>
              <w:t>(</w:t>
            </w:r>
            <w:r w:rsidRPr="00BA6825">
              <w:t>0.0</w:t>
            </w:r>
            <w:r>
              <w:t>2)</w:t>
            </w:r>
          </w:p>
        </w:tc>
      </w:tr>
      <w:tr w:rsidR="002C1EF1" w14:paraId="7D44EF61" w14:textId="77777777" w:rsidTr="002C1EF1">
        <w:trPr>
          <w:trHeight w:val="419"/>
        </w:trPr>
        <w:tc>
          <w:tcPr>
            <w:tcW w:w="4962" w:type="dxa"/>
            <w:vAlign w:val="center"/>
          </w:tcPr>
          <w:p w14:paraId="585E801D" w14:textId="77777777" w:rsidR="002C1EF1" w:rsidRDefault="002C1EF1" w:rsidP="002C1EF1">
            <w:r>
              <w:t>Reward phase * Attention</w:t>
            </w:r>
          </w:p>
        </w:tc>
        <w:tc>
          <w:tcPr>
            <w:tcW w:w="2126" w:type="dxa"/>
            <w:vAlign w:val="center"/>
          </w:tcPr>
          <w:p w14:paraId="3C65B54C" w14:textId="77777777" w:rsidR="002C1EF1" w:rsidRPr="00BA6825" w:rsidRDefault="002C1EF1" w:rsidP="002C1EF1">
            <w:r w:rsidRPr="003A7163">
              <w:t xml:space="preserve">-424.98 </w:t>
            </w:r>
            <w:r>
              <w:t>(</w:t>
            </w:r>
            <w:r w:rsidRPr="003A7163">
              <w:t>67.36</w:t>
            </w:r>
            <w:r>
              <w:t>)</w:t>
            </w:r>
          </w:p>
        </w:tc>
        <w:tc>
          <w:tcPr>
            <w:tcW w:w="425" w:type="dxa"/>
            <w:vAlign w:val="center"/>
          </w:tcPr>
          <w:p w14:paraId="24E8F981" w14:textId="77777777" w:rsidR="002C1EF1" w:rsidRPr="00BA6825" w:rsidRDefault="002C1EF1" w:rsidP="002C1EF1"/>
        </w:tc>
        <w:tc>
          <w:tcPr>
            <w:tcW w:w="1985" w:type="dxa"/>
            <w:vAlign w:val="center"/>
          </w:tcPr>
          <w:p w14:paraId="18B89BFD" w14:textId="77777777" w:rsidR="002C1EF1" w:rsidRPr="00BA6825" w:rsidRDefault="002C1EF1" w:rsidP="002C1EF1">
            <w:r>
              <w:t>0.46</w:t>
            </w:r>
            <w:r w:rsidRPr="00BA6825">
              <w:t xml:space="preserve"> </w:t>
            </w:r>
            <w:r>
              <w:t>(</w:t>
            </w:r>
            <w:r w:rsidRPr="00BA6825">
              <w:t>0.0</w:t>
            </w:r>
            <w:r>
              <w:t>2)</w:t>
            </w:r>
          </w:p>
        </w:tc>
      </w:tr>
      <w:tr w:rsidR="002C1EF1" w14:paraId="18A09553" w14:textId="77777777" w:rsidTr="002C1EF1">
        <w:trPr>
          <w:trHeight w:val="419"/>
        </w:trPr>
        <w:tc>
          <w:tcPr>
            <w:tcW w:w="4962" w:type="dxa"/>
            <w:vAlign w:val="center"/>
          </w:tcPr>
          <w:p w14:paraId="58A05E76" w14:textId="77777777" w:rsidR="002C1EF1" w:rsidRDefault="002C1EF1" w:rsidP="002C1EF1">
            <w:r>
              <w:t>Reward probability * Reward phase + Attention</w:t>
            </w:r>
          </w:p>
        </w:tc>
        <w:tc>
          <w:tcPr>
            <w:tcW w:w="2126" w:type="dxa"/>
            <w:vAlign w:val="center"/>
          </w:tcPr>
          <w:p w14:paraId="1B54C962" w14:textId="77777777" w:rsidR="002C1EF1" w:rsidRDefault="002C1EF1" w:rsidP="002C1EF1">
            <w:r w:rsidRPr="003A7163">
              <w:t xml:space="preserve">-647.37 </w:t>
            </w:r>
            <w:r>
              <w:t>(</w:t>
            </w:r>
            <w:r w:rsidRPr="003A7163">
              <w:t>74.90</w:t>
            </w:r>
            <w:r>
              <w:t>)</w:t>
            </w:r>
          </w:p>
        </w:tc>
        <w:tc>
          <w:tcPr>
            <w:tcW w:w="425" w:type="dxa"/>
            <w:vAlign w:val="center"/>
          </w:tcPr>
          <w:p w14:paraId="1EBE7963" w14:textId="77777777" w:rsidR="002C1EF1" w:rsidRDefault="002C1EF1" w:rsidP="002C1EF1"/>
        </w:tc>
        <w:tc>
          <w:tcPr>
            <w:tcW w:w="1985" w:type="dxa"/>
            <w:vAlign w:val="center"/>
          </w:tcPr>
          <w:p w14:paraId="0C439B11" w14:textId="77777777" w:rsidR="002C1EF1" w:rsidRDefault="002C1EF1" w:rsidP="002C1EF1">
            <w:r>
              <w:t>0.59</w:t>
            </w:r>
            <w:r w:rsidRPr="00BA6825">
              <w:t xml:space="preserve"> </w:t>
            </w:r>
            <w:r>
              <w:t>(</w:t>
            </w:r>
            <w:r w:rsidRPr="00BA6825">
              <w:t>0.0</w:t>
            </w:r>
            <w:r>
              <w:t>1)</w:t>
            </w:r>
          </w:p>
        </w:tc>
      </w:tr>
      <w:tr w:rsidR="002C1EF1" w14:paraId="1AD1EC49" w14:textId="77777777" w:rsidTr="002C1EF1">
        <w:trPr>
          <w:trHeight w:val="419"/>
        </w:trPr>
        <w:tc>
          <w:tcPr>
            <w:tcW w:w="4962" w:type="dxa"/>
            <w:tcBorders>
              <w:bottom w:val="single" w:sz="4" w:space="0" w:color="auto"/>
            </w:tcBorders>
            <w:vAlign w:val="center"/>
          </w:tcPr>
          <w:p w14:paraId="638D42D4" w14:textId="77777777" w:rsidR="002C1EF1" w:rsidRDefault="002C1EF1" w:rsidP="002C1EF1">
            <w:r>
              <w:t>Reward phase * Reward probability * Attention</w:t>
            </w:r>
            <w:r w:rsidDel="007063D5">
              <w:t xml:space="preserve"> </w:t>
            </w:r>
          </w:p>
        </w:tc>
        <w:tc>
          <w:tcPr>
            <w:tcW w:w="2126" w:type="dxa"/>
            <w:tcBorders>
              <w:bottom w:val="single" w:sz="4" w:space="0" w:color="auto"/>
            </w:tcBorders>
            <w:vAlign w:val="center"/>
          </w:tcPr>
          <w:p w14:paraId="3D49A944" w14:textId="77777777" w:rsidR="002C1EF1" w:rsidRDefault="002C1EF1" w:rsidP="002C1EF1">
            <w:r w:rsidRPr="003A7163">
              <w:t xml:space="preserve">-638.31 </w:t>
            </w:r>
            <w:r>
              <w:t>(</w:t>
            </w:r>
            <w:r w:rsidRPr="003A7163">
              <w:t>74.97</w:t>
            </w:r>
            <w:r>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77777777" w:rsidR="002C1EF1" w:rsidRDefault="002C1EF1" w:rsidP="002C1EF1">
            <w:r w:rsidRPr="00BA6825">
              <w:t>0.5</w:t>
            </w:r>
            <w:r>
              <w:t>9</w:t>
            </w:r>
            <w:r w:rsidRPr="00BA6825">
              <w:t xml:space="preserve"> </w:t>
            </w:r>
            <w:r>
              <w:t>(</w:t>
            </w:r>
            <w:r w:rsidRPr="00BA6825">
              <w:t>0.0</w:t>
            </w:r>
            <w:r>
              <w:t>1)</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tbl>
      <w:tblPr>
        <w:tblStyle w:val="APA6"/>
        <w:tblpPr w:leftFromText="181" w:rightFromText="181" w:vertAnchor="text" w:horzAnchor="margin" w:tblpY="494"/>
        <w:tblOverlap w:val="never"/>
        <w:tblW w:w="9498" w:type="dxa"/>
        <w:tblLook w:val="04A0" w:firstRow="1" w:lastRow="0" w:firstColumn="1" w:lastColumn="0" w:noHBand="0" w:noVBand="1"/>
      </w:tblPr>
      <w:tblGrid>
        <w:gridCol w:w="2132"/>
        <w:gridCol w:w="2265"/>
        <w:gridCol w:w="2263"/>
        <w:gridCol w:w="2838"/>
      </w:tblGrid>
      <w:tr w:rsidR="002C1EF1" w14:paraId="35164F34" w14:textId="77777777" w:rsidTr="002C1EF1">
        <w:trPr>
          <w:trHeight w:val="634"/>
        </w:trPr>
        <w:tc>
          <w:tcPr>
            <w:tcW w:w="9498" w:type="dxa"/>
            <w:gridSpan w:val="4"/>
            <w:tcBorders>
              <w:bottom w:val="single" w:sz="4" w:space="0" w:color="auto"/>
            </w:tcBorders>
          </w:tcPr>
          <w:p w14:paraId="5750ED0A" w14:textId="77777777" w:rsidR="002C1EF1" w:rsidRDefault="002C1EF1" w:rsidP="002C1EF1">
            <w:pPr>
              <w:spacing w:line="360" w:lineRule="auto"/>
            </w:pPr>
            <w:r>
              <w:t>Table 4</w:t>
            </w:r>
          </w:p>
          <w:p w14:paraId="56A28D5F" w14:textId="77777777" w:rsidR="002C1EF1" w:rsidRDefault="002C1EF1" w:rsidP="002C1EF1">
            <w:pPr>
              <w:spacing w:line="360" w:lineRule="auto"/>
              <w:rPr>
                <w:i/>
              </w:rPr>
            </w:pPr>
            <w:r>
              <w:rPr>
                <w:i/>
              </w:rPr>
              <w:t>Means and 95% HDIs of the posterior distributions of the SSVEP amplitudes for each condition.</w:t>
            </w:r>
          </w:p>
        </w:tc>
      </w:tr>
      <w:tr w:rsidR="002C1EF1" w14:paraId="1DA8FD84" w14:textId="77777777" w:rsidTr="002C1EF1">
        <w:trPr>
          <w:trHeight w:val="634"/>
        </w:trPr>
        <w:tc>
          <w:tcPr>
            <w:tcW w:w="2132" w:type="dxa"/>
            <w:tcBorders>
              <w:top w:val="single" w:sz="4" w:space="0" w:color="auto"/>
              <w:bottom w:val="single" w:sz="4" w:space="0" w:color="auto"/>
            </w:tcBorders>
            <w:vAlign w:val="center"/>
          </w:tcPr>
          <w:p w14:paraId="33E941A0" w14:textId="77777777" w:rsidR="002C1EF1" w:rsidRDefault="002C1EF1" w:rsidP="002C1EF1">
            <w:r>
              <w:t>Attention</w:t>
            </w:r>
          </w:p>
        </w:tc>
        <w:tc>
          <w:tcPr>
            <w:tcW w:w="2265" w:type="dxa"/>
            <w:tcBorders>
              <w:top w:val="single" w:sz="4" w:space="0" w:color="auto"/>
              <w:bottom w:val="single" w:sz="4" w:space="0" w:color="auto"/>
            </w:tcBorders>
            <w:vAlign w:val="center"/>
          </w:tcPr>
          <w:p w14:paraId="168778C2" w14:textId="77777777" w:rsidR="002C1EF1" w:rsidRDefault="002C1EF1" w:rsidP="002C1EF1">
            <w:r>
              <w:t>Reward phase</w:t>
            </w:r>
          </w:p>
        </w:tc>
        <w:tc>
          <w:tcPr>
            <w:tcW w:w="2263" w:type="dxa"/>
            <w:tcBorders>
              <w:top w:val="single" w:sz="4" w:space="0" w:color="auto"/>
              <w:bottom w:val="single" w:sz="4" w:space="0" w:color="auto"/>
            </w:tcBorders>
            <w:vAlign w:val="center"/>
          </w:tcPr>
          <w:p w14:paraId="663077F3" w14:textId="77777777" w:rsidR="002C1EF1" w:rsidRPr="007F6AA7" w:rsidRDefault="002C1EF1" w:rsidP="002C1EF1">
            <w:r>
              <w:t>Reward probability</w:t>
            </w:r>
          </w:p>
        </w:tc>
        <w:tc>
          <w:tcPr>
            <w:tcW w:w="2838" w:type="dxa"/>
            <w:tcBorders>
              <w:top w:val="single" w:sz="4" w:space="0" w:color="auto"/>
              <w:bottom w:val="single" w:sz="4" w:space="0" w:color="auto"/>
            </w:tcBorders>
            <w:vAlign w:val="center"/>
          </w:tcPr>
          <w:p w14:paraId="6C769E6F" w14:textId="77777777" w:rsidR="002C1EF1" w:rsidRPr="00297068" w:rsidRDefault="002C1EF1" w:rsidP="002C1EF1">
            <w:r>
              <w:t>Amplitudes (</w:t>
            </w:r>
            <w:proofErr w:type="spellStart"/>
            <w:r>
              <w:t>a.u</w:t>
            </w:r>
            <w:proofErr w:type="spellEnd"/>
            <w:r>
              <w:t>.)</w:t>
            </w:r>
          </w:p>
        </w:tc>
      </w:tr>
      <w:tr w:rsidR="002C1EF1" w14:paraId="51B266AB" w14:textId="77777777" w:rsidTr="002C1EF1">
        <w:trPr>
          <w:trHeight w:val="417"/>
        </w:trPr>
        <w:tc>
          <w:tcPr>
            <w:tcW w:w="2132" w:type="dxa"/>
            <w:tcBorders>
              <w:top w:val="single" w:sz="4" w:space="0" w:color="auto"/>
            </w:tcBorders>
            <w:vAlign w:val="center"/>
          </w:tcPr>
          <w:p w14:paraId="771267B9" w14:textId="77777777" w:rsidR="002C1EF1" w:rsidRDefault="002C1EF1" w:rsidP="002C1EF1">
            <w:r>
              <w:t>Target</w:t>
            </w:r>
          </w:p>
        </w:tc>
        <w:tc>
          <w:tcPr>
            <w:tcW w:w="2265" w:type="dxa"/>
            <w:tcBorders>
              <w:top w:val="single" w:sz="4" w:space="0" w:color="auto"/>
            </w:tcBorders>
            <w:vAlign w:val="center"/>
          </w:tcPr>
          <w:p w14:paraId="18221BF2" w14:textId="77777777" w:rsidR="002C1EF1" w:rsidRPr="008E021D" w:rsidRDefault="002C1EF1" w:rsidP="002C1EF1">
            <w:r>
              <w:t>Baseline</w:t>
            </w:r>
          </w:p>
        </w:tc>
        <w:tc>
          <w:tcPr>
            <w:tcW w:w="2263" w:type="dxa"/>
            <w:tcBorders>
              <w:top w:val="single" w:sz="4" w:space="0" w:color="auto"/>
            </w:tcBorders>
            <w:vAlign w:val="center"/>
          </w:tcPr>
          <w:p w14:paraId="6F96D094" w14:textId="77777777" w:rsidR="002C1EF1" w:rsidRDefault="002C1EF1" w:rsidP="002C1EF1">
            <w:r>
              <w:t>High</w:t>
            </w:r>
          </w:p>
        </w:tc>
        <w:tc>
          <w:tcPr>
            <w:tcW w:w="2838" w:type="dxa"/>
            <w:tcBorders>
              <w:top w:val="single" w:sz="4" w:space="0" w:color="auto"/>
            </w:tcBorders>
            <w:vAlign w:val="center"/>
          </w:tcPr>
          <w:p w14:paraId="07CCAA6A" w14:textId="77777777" w:rsidR="002C1EF1" w:rsidRDefault="002C1EF1" w:rsidP="002C1EF1">
            <w:r>
              <w:t>1.12 [</w:t>
            </w:r>
            <w:r w:rsidRPr="003D6048">
              <w:t>1.08</w:t>
            </w:r>
            <w:r>
              <w:t>,</w:t>
            </w:r>
            <w:r w:rsidRPr="003D6048">
              <w:t xml:space="preserve"> 1.17]</w:t>
            </w:r>
          </w:p>
        </w:tc>
      </w:tr>
      <w:tr w:rsidR="002C1EF1" w14:paraId="2FA7B2F7" w14:textId="77777777" w:rsidTr="002C1EF1">
        <w:trPr>
          <w:trHeight w:val="417"/>
        </w:trPr>
        <w:tc>
          <w:tcPr>
            <w:tcW w:w="2132" w:type="dxa"/>
            <w:vAlign w:val="center"/>
          </w:tcPr>
          <w:p w14:paraId="441996DF" w14:textId="77777777" w:rsidR="002C1EF1" w:rsidRDefault="002C1EF1" w:rsidP="002C1EF1">
            <w:r>
              <w:t>Target</w:t>
            </w:r>
          </w:p>
        </w:tc>
        <w:tc>
          <w:tcPr>
            <w:tcW w:w="2265" w:type="dxa"/>
            <w:vAlign w:val="center"/>
          </w:tcPr>
          <w:p w14:paraId="24BDC04E" w14:textId="77777777" w:rsidR="002C1EF1" w:rsidRPr="008E021D" w:rsidRDefault="002C1EF1" w:rsidP="002C1EF1">
            <w:r>
              <w:t>Baseline</w:t>
            </w:r>
          </w:p>
        </w:tc>
        <w:tc>
          <w:tcPr>
            <w:tcW w:w="2263" w:type="dxa"/>
            <w:vAlign w:val="center"/>
          </w:tcPr>
          <w:p w14:paraId="1E873B44" w14:textId="77777777" w:rsidR="002C1EF1" w:rsidRDefault="002C1EF1" w:rsidP="002C1EF1">
            <w:r>
              <w:t>Low</w:t>
            </w:r>
          </w:p>
        </w:tc>
        <w:tc>
          <w:tcPr>
            <w:tcW w:w="2838" w:type="dxa"/>
            <w:vAlign w:val="center"/>
          </w:tcPr>
          <w:p w14:paraId="44F96BC1" w14:textId="77777777" w:rsidR="002C1EF1" w:rsidRDefault="002C1EF1" w:rsidP="002C1EF1">
            <w:r w:rsidRPr="003D6048">
              <w:t>1.12 [1.08</w:t>
            </w:r>
            <w:r>
              <w:t>,</w:t>
            </w:r>
            <w:r w:rsidRPr="003D6048">
              <w:t xml:space="preserve"> 1.17]</w:t>
            </w:r>
          </w:p>
        </w:tc>
      </w:tr>
      <w:tr w:rsidR="002C1EF1" w14:paraId="0D3DBA67" w14:textId="77777777" w:rsidTr="002C1EF1">
        <w:trPr>
          <w:trHeight w:val="417"/>
        </w:trPr>
        <w:tc>
          <w:tcPr>
            <w:tcW w:w="2132" w:type="dxa"/>
            <w:vAlign w:val="center"/>
          </w:tcPr>
          <w:p w14:paraId="4F897E21" w14:textId="77777777" w:rsidR="002C1EF1" w:rsidRDefault="002C1EF1" w:rsidP="002C1EF1">
            <w:r>
              <w:t>Target</w:t>
            </w:r>
          </w:p>
        </w:tc>
        <w:tc>
          <w:tcPr>
            <w:tcW w:w="2265" w:type="dxa"/>
            <w:vAlign w:val="center"/>
          </w:tcPr>
          <w:p w14:paraId="68B88E01" w14:textId="77777777" w:rsidR="002C1EF1" w:rsidRPr="008E021D" w:rsidRDefault="002C1EF1" w:rsidP="002C1EF1">
            <w:r>
              <w:t>Training</w:t>
            </w:r>
          </w:p>
        </w:tc>
        <w:tc>
          <w:tcPr>
            <w:tcW w:w="2263" w:type="dxa"/>
            <w:vAlign w:val="center"/>
          </w:tcPr>
          <w:p w14:paraId="0B2CAA49" w14:textId="77777777" w:rsidR="002C1EF1" w:rsidRDefault="002C1EF1" w:rsidP="002C1EF1">
            <w:r>
              <w:t>High</w:t>
            </w:r>
          </w:p>
        </w:tc>
        <w:tc>
          <w:tcPr>
            <w:tcW w:w="2838" w:type="dxa"/>
            <w:vAlign w:val="center"/>
          </w:tcPr>
          <w:p w14:paraId="4B8D77E7" w14:textId="77777777" w:rsidR="002C1EF1" w:rsidRDefault="002C1EF1" w:rsidP="002C1EF1">
            <w:r w:rsidRPr="003D6048">
              <w:t>1.16 [1.11</w:t>
            </w:r>
            <w:r>
              <w:t>,</w:t>
            </w:r>
            <w:r w:rsidRPr="003D6048">
              <w:t xml:space="preserve"> 1.22]</w:t>
            </w:r>
          </w:p>
        </w:tc>
      </w:tr>
      <w:tr w:rsidR="002C1EF1" w14:paraId="095B9311" w14:textId="77777777" w:rsidTr="002C1EF1">
        <w:trPr>
          <w:trHeight w:val="417"/>
        </w:trPr>
        <w:tc>
          <w:tcPr>
            <w:tcW w:w="2132" w:type="dxa"/>
            <w:vAlign w:val="center"/>
          </w:tcPr>
          <w:p w14:paraId="1424C0F6" w14:textId="77777777" w:rsidR="002C1EF1" w:rsidRDefault="002C1EF1" w:rsidP="002C1EF1">
            <w:r>
              <w:t>Target</w:t>
            </w:r>
          </w:p>
        </w:tc>
        <w:tc>
          <w:tcPr>
            <w:tcW w:w="2265" w:type="dxa"/>
            <w:vAlign w:val="center"/>
          </w:tcPr>
          <w:p w14:paraId="610B520A" w14:textId="77777777" w:rsidR="002C1EF1" w:rsidRPr="00534F07" w:rsidRDefault="002C1EF1" w:rsidP="002C1EF1">
            <w:r>
              <w:t>Training</w:t>
            </w:r>
          </w:p>
        </w:tc>
        <w:tc>
          <w:tcPr>
            <w:tcW w:w="2263" w:type="dxa"/>
            <w:vAlign w:val="center"/>
          </w:tcPr>
          <w:p w14:paraId="0A573E13" w14:textId="77777777" w:rsidR="002C1EF1" w:rsidRDefault="002C1EF1" w:rsidP="002C1EF1">
            <w:r>
              <w:t>Low</w:t>
            </w:r>
          </w:p>
        </w:tc>
        <w:tc>
          <w:tcPr>
            <w:tcW w:w="2838" w:type="dxa"/>
            <w:vAlign w:val="center"/>
          </w:tcPr>
          <w:p w14:paraId="4FF51CB8" w14:textId="77777777" w:rsidR="002C1EF1" w:rsidRDefault="002C1EF1" w:rsidP="002C1EF1">
            <w:r w:rsidRPr="003D6048">
              <w:t>1.13 [1.07</w:t>
            </w:r>
            <w:r>
              <w:t>,</w:t>
            </w:r>
            <w:r w:rsidRPr="003D6048">
              <w:t xml:space="preserve"> 1.19]</w:t>
            </w:r>
          </w:p>
        </w:tc>
      </w:tr>
      <w:tr w:rsidR="002C1EF1" w14:paraId="4B453908" w14:textId="77777777" w:rsidTr="002C1EF1">
        <w:trPr>
          <w:trHeight w:val="417"/>
        </w:trPr>
        <w:tc>
          <w:tcPr>
            <w:tcW w:w="2132" w:type="dxa"/>
            <w:vAlign w:val="center"/>
          </w:tcPr>
          <w:p w14:paraId="1925ACF3" w14:textId="77777777" w:rsidR="002C1EF1" w:rsidRDefault="002C1EF1" w:rsidP="002C1EF1">
            <w:r>
              <w:t>Target</w:t>
            </w:r>
          </w:p>
        </w:tc>
        <w:tc>
          <w:tcPr>
            <w:tcW w:w="2265" w:type="dxa"/>
            <w:vAlign w:val="center"/>
          </w:tcPr>
          <w:p w14:paraId="55689B7A" w14:textId="77777777" w:rsidR="002C1EF1" w:rsidRPr="00C21D51" w:rsidRDefault="002C1EF1" w:rsidP="002C1EF1">
            <w:r>
              <w:t>Test</w:t>
            </w:r>
          </w:p>
        </w:tc>
        <w:tc>
          <w:tcPr>
            <w:tcW w:w="2263" w:type="dxa"/>
            <w:vAlign w:val="center"/>
          </w:tcPr>
          <w:p w14:paraId="29216FD0" w14:textId="77777777" w:rsidR="002C1EF1" w:rsidRDefault="002C1EF1" w:rsidP="002C1EF1">
            <w:r>
              <w:t>High</w:t>
            </w:r>
          </w:p>
        </w:tc>
        <w:tc>
          <w:tcPr>
            <w:tcW w:w="2838" w:type="dxa"/>
            <w:vAlign w:val="center"/>
          </w:tcPr>
          <w:p w14:paraId="02CB45E6" w14:textId="77777777" w:rsidR="002C1EF1" w:rsidRDefault="002C1EF1" w:rsidP="002C1EF1">
            <w:r w:rsidRPr="003D6048">
              <w:t>1.13 [1.07</w:t>
            </w:r>
            <w:r>
              <w:t>,</w:t>
            </w:r>
            <w:r w:rsidRPr="003D6048">
              <w:t xml:space="preserve"> 1.19]</w:t>
            </w:r>
          </w:p>
        </w:tc>
      </w:tr>
      <w:tr w:rsidR="002C1EF1" w14:paraId="5E842267" w14:textId="77777777" w:rsidTr="002C1EF1">
        <w:trPr>
          <w:trHeight w:val="417"/>
        </w:trPr>
        <w:tc>
          <w:tcPr>
            <w:tcW w:w="2132" w:type="dxa"/>
            <w:vAlign w:val="center"/>
          </w:tcPr>
          <w:p w14:paraId="39A9D5C1" w14:textId="77777777" w:rsidR="002C1EF1" w:rsidRDefault="002C1EF1" w:rsidP="002C1EF1">
            <w:r>
              <w:t>Target</w:t>
            </w:r>
          </w:p>
        </w:tc>
        <w:tc>
          <w:tcPr>
            <w:tcW w:w="2265" w:type="dxa"/>
            <w:vAlign w:val="center"/>
          </w:tcPr>
          <w:p w14:paraId="437A2288" w14:textId="77777777" w:rsidR="002C1EF1" w:rsidRPr="00C21D51" w:rsidRDefault="002C1EF1" w:rsidP="002C1EF1">
            <w:r>
              <w:t>Test</w:t>
            </w:r>
          </w:p>
        </w:tc>
        <w:tc>
          <w:tcPr>
            <w:tcW w:w="2263" w:type="dxa"/>
            <w:vAlign w:val="center"/>
          </w:tcPr>
          <w:p w14:paraId="3F8B97F1" w14:textId="77777777" w:rsidR="002C1EF1" w:rsidRDefault="002C1EF1" w:rsidP="002C1EF1">
            <w:r>
              <w:t>Low</w:t>
            </w:r>
          </w:p>
        </w:tc>
        <w:tc>
          <w:tcPr>
            <w:tcW w:w="2838" w:type="dxa"/>
            <w:vAlign w:val="center"/>
          </w:tcPr>
          <w:p w14:paraId="6950DEE7" w14:textId="77777777" w:rsidR="002C1EF1" w:rsidRDefault="002C1EF1" w:rsidP="002C1EF1">
            <w:r w:rsidRPr="003D6048">
              <w:t>0.9</w:t>
            </w:r>
            <w:r>
              <w:t>0</w:t>
            </w:r>
            <w:r w:rsidRPr="003D6048">
              <w:t xml:space="preserve"> [0.84</w:t>
            </w:r>
            <w:r>
              <w:t>,</w:t>
            </w:r>
            <w:r w:rsidRPr="003D6048">
              <w:t xml:space="preserve"> 0.96]</w:t>
            </w:r>
          </w:p>
        </w:tc>
      </w:tr>
      <w:tr w:rsidR="002C1EF1" w14:paraId="68262DCE" w14:textId="77777777" w:rsidTr="002C1EF1">
        <w:trPr>
          <w:trHeight w:val="417"/>
        </w:trPr>
        <w:tc>
          <w:tcPr>
            <w:tcW w:w="2132" w:type="dxa"/>
            <w:vAlign w:val="center"/>
          </w:tcPr>
          <w:p w14:paraId="0E28A522" w14:textId="77777777" w:rsidR="002C1EF1" w:rsidRDefault="002C1EF1" w:rsidP="002C1EF1">
            <w:r>
              <w:t>Distractor</w:t>
            </w:r>
          </w:p>
        </w:tc>
        <w:tc>
          <w:tcPr>
            <w:tcW w:w="2265" w:type="dxa"/>
            <w:vAlign w:val="center"/>
          </w:tcPr>
          <w:p w14:paraId="4853C96A" w14:textId="77777777" w:rsidR="002C1EF1" w:rsidRDefault="002C1EF1" w:rsidP="002C1EF1">
            <w:r>
              <w:t>Baseline</w:t>
            </w:r>
          </w:p>
        </w:tc>
        <w:tc>
          <w:tcPr>
            <w:tcW w:w="2263" w:type="dxa"/>
            <w:vAlign w:val="center"/>
          </w:tcPr>
          <w:p w14:paraId="5162CCF6" w14:textId="77777777" w:rsidR="002C1EF1" w:rsidRDefault="002C1EF1" w:rsidP="002C1EF1">
            <w:r>
              <w:t>High</w:t>
            </w:r>
          </w:p>
        </w:tc>
        <w:tc>
          <w:tcPr>
            <w:tcW w:w="2838" w:type="dxa"/>
            <w:vAlign w:val="center"/>
          </w:tcPr>
          <w:p w14:paraId="565DD0F5" w14:textId="77777777" w:rsidR="002C1EF1" w:rsidRPr="00C57028" w:rsidRDefault="002C1EF1" w:rsidP="002C1EF1">
            <w:r w:rsidRPr="003D6048">
              <w:t>0.88 [0.83</w:t>
            </w:r>
            <w:r>
              <w:t>,</w:t>
            </w:r>
            <w:r w:rsidRPr="003D6048">
              <w:t xml:space="preserve"> 0.92]</w:t>
            </w:r>
          </w:p>
        </w:tc>
      </w:tr>
      <w:tr w:rsidR="002C1EF1" w14:paraId="60B23F4A" w14:textId="77777777" w:rsidTr="002C1EF1">
        <w:trPr>
          <w:trHeight w:val="417"/>
        </w:trPr>
        <w:tc>
          <w:tcPr>
            <w:tcW w:w="2132" w:type="dxa"/>
            <w:vAlign w:val="center"/>
          </w:tcPr>
          <w:p w14:paraId="1BB819C5" w14:textId="77777777" w:rsidR="002C1EF1" w:rsidRDefault="002C1EF1" w:rsidP="002C1EF1">
            <w:r>
              <w:t>Distractor</w:t>
            </w:r>
          </w:p>
        </w:tc>
        <w:tc>
          <w:tcPr>
            <w:tcW w:w="2265" w:type="dxa"/>
            <w:vAlign w:val="center"/>
          </w:tcPr>
          <w:p w14:paraId="00C15D8E" w14:textId="77777777" w:rsidR="002C1EF1" w:rsidRDefault="002C1EF1" w:rsidP="002C1EF1">
            <w:r>
              <w:t>Baseline</w:t>
            </w:r>
          </w:p>
        </w:tc>
        <w:tc>
          <w:tcPr>
            <w:tcW w:w="2263" w:type="dxa"/>
            <w:vAlign w:val="center"/>
          </w:tcPr>
          <w:p w14:paraId="152ED2E7" w14:textId="77777777" w:rsidR="002C1EF1" w:rsidRDefault="002C1EF1" w:rsidP="002C1EF1">
            <w:r>
              <w:t>Low</w:t>
            </w:r>
          </w:p>
        </w:tc>
        <w:tc>
          <w:tcPr>
            <w:tcW w:w="2838" w:type="dxa"/>
            <w:vAlign w:val="center"/>
          </w:tcPr>
          <w:p w14:paraId="405D91E1" w14:textId="77777777" w:rsidR="002C1EF1" w:rsidRPr="00C57028" w:rsidRDefault="002C1EF1" w:rsidP="002C1EF1">
            <w:r w:rsidRPr="003D6048">
              <w:t>0.87 [0.83</w:t>
            </w:r>
            <w:r>
              <w:t>,</w:t>
            </w:r>
            <w:r w:rsidRPr="003D6048">
              <w:t xml:space="preserve"> 0.92]</w:t>
            </w:r>
          </w:p>
        </w:tc>
      </w:tr>
      <w:tr w:rsidR="002C1EF1" w14:paraId="18087B52" w14:textId="77777777" w:rsidTr="002C1EF1">
        <w:trPr>
          <w:trHeight w:val="417"/>
        </w:trPr>
        <w:tc>
          <w:tcPr>
            <w:tcW w:w="2132" w:type="dxa"/>
            <w:vAlign w:val="center"/>
          </w:tcPr>
          <w:p w14:paraId="3132D43F" w14:textId="77777777" w:rsidR="002C1EF1" w:rsidRDefault="002C1EF1" w:rsidP="002C1EF1">
            <w:r>
              <w:t>Distractor</w:t>
            </w:r>
          </w:p>
        </w:tc>
        <w:tc>
          <w:tcPr>
            <w:tcW w:w="2265" w:type="dxa"/>
            <w:vAlign w:val="center"/>
          </w:tcPr>
          <w:p w14:paraId="060550FA" w14:textId="77777777" w:rsidR="002C1EF1" w:rsidRDefault="002C1EF1" w:rsidP="002C1EF1">
            <w:r>
              <w:t>Training</w:t>
            </w:r>
          </w:p>
        </w:tc>
        <w:tc>
          <w:tcPr>
            <w:tcW w:w="2263" w:type="dxa"/>
            <w:vAlign w:val="center"/>
          </w:tcPr>
          <w:p w14:paraId="1500435E" w14:textId="77777777" w:rsidR="002C1EF1" w:rsidRDefault="002C1EF1" w:rsidP="002C1EF1">
            <w:r>
              <w:t>High</w:t>
            </w:r>
          </w:p>
        </w:tc>
        <w:tc>
          <w:tcPr>
            <w:tcW w:w="2838" w:type="dxa"/>
            <w:vAlign w:val="center"/>
          </w:tcPr>
          <w:p w14:paraId="462517A2" w14:textId="77777777" w:rsidR="002C1EF1" w:rsidRPr="00C57028" w:rsidRDefault="002C1EF1" w:rsidP="002C1EF1">
            <w:r w:rsidRPr="003D6048">
              <w:t>0.91 [0.86</w:t>
            </w:r>
            <w:r>
              <w:t>,</w:t>
            </w:r>
            <w:r w:rsidRPr="003D6048">
              <w:t xml:space="preserve"> 0.97]</w:t>
            </w:r>
          </w:p>
        </w:tc>
      </w:tr>
      <w:tr w:rsidR="002C1EF1" w14:paraId="715B2555" w14:textId="77777777" w:rsidTr="002C1EF1">
        <w:trPr>
          <w:trHeight w:val="417"/>
        </w:trPr>
        <w:tc>
          <w:tcPr>
            <w:tcW w:w="2132" w:type="dxa"/>
            <w:vAlign w:val="center"/>
          </w:tcPr>
          <w:p w14:paraId="186FA79F" w14:textId="77777777" w:rsidR="002C1EF1" w:rsidRDefault="002C1EF1" w:rsidP="002C1EF1">
            <w:r>
              <w:t>Distractor</w:t>
            </w:r>
          </w:p>
        </w:tc>
        <w:tc>
          <w:tcPr>
            <w:tcW w:w="2265" w:type="dxa"/>
            <w:vAlign w:val="center"/>
          </w:tcPr>
          <w:p w14:paraId="0E7E4666" w14:textId="77777777" w:rsidR="002C1EF1" w:rsidRDefault="002C1EF1" w:rsidP="002C1EF1">
            <w:r>
              <w:t>Training</w:t>
            </w:r>
          </w:p>
        </w:tc>
        <w:tc>
          <w:tcPr>
            <w:tcW w:w="2263" w:type="dxa"/>
            <w:vAlign w:val="center"/>
          </w:tcPr>
          <w:p w14:paraId="1D5F5D0C" w14:textId="77777777" w:rsidR="002C1EF1" w:rsidRDefault="002C1EF1" w:rsidP="002C1EF1">
            <w:r>
              <w:t>Low</w:t>
            </w:r>
          </w:p>
        </w:tc>
        <w:tc>
          <w:tcPr>
            <w:tcW w:w="2838" w:type="dxa"/>
            <w:vAlign w:val="center"/>
          </w:tcPr>
          <w:p w14:paraId="6E814C5B" w14:textId="77777777" w:rsidR="002C1EF1" w:rsidRPr="00C57028" w:rsidRDefault="002C1EF1" w:rsidP="002C1EF1">
            <w:r w:rsidRPr="003D6048">
              <w:t>0.89 [0.83</w:t>
            </w:r>
            <w:r>
              <w:t>,</w:t>
            </w:r>
            <w:r w:rsidRPr="003D6048">
              <w:t xml:space="preserve"> 0.94]</w:t>
            </w:r>
          </w:p>
        </w:tc>
      </w:tr>
      <w:tr w:rsidR="002C1EF1" w14:paraId="038B73FB" w14:textId="77777777" w:rsidTr="002C1EF1">
        <w:trPr>
          <w:trHeight w:val="417"/>
        </w:trPr>
        <w:tc>
          <w:tcPr>
            <w:tcW w:w="2132" w:type="dxa"/>
            <w:vAlign w:val="center"/>
          </w:tcPr>
          <w:p w14:paraId="50B42BD5" w14:textId="77777777" w:rsidR="002C1EF1" w:rsidRDefault="002C1EF1" w:rsidP="002C1EF1">
            <w:r>
              <w:t>Distractor</w:t>
            </w:r>
          </w:p>
        </w:tc>
        <w:tc>
          <w:tcPr>
            <w:tcW w:w="2265" w:type="dxa"/>
            <w:vAlign w:val="center"/>
          </w:tcPr>
          <w:p w14:paraId="2B027142" w14:textId="77777777" w:rsidR="002C1EF1" w:rsidRDefault="002C1EF1" w:rsidP="002C1EF1">
            <w:r>
              <w:t>Test</w:t>
            </w:r>
          </w:p>
        </w:tc>
        <w:tc>
          <w:tcPr>
            <w:tcW w:w="2263" w:type="dxa"/>
            <w:vAlign w:val="center"/>
          </w:tcPr>
          <w:p w14:paraId="17BFB384" w14:textId="77777777" w:rsidR="002C1EF1" w:rsidRDefault="002C1EF1" w:rsidP="002C1EF1">
            <w:r>
              <w:t>High</w:t>
            </w:r>
          </w:p>
        </w:tc>
        <w:tc>
          <w:tcPr>
            <w:tcW w:w="2838" w:type="dxa"/>
            <w:vAlign w:val="center"/>
          </w:tcPr>
          <w:p w14:paraId="30568DD2" w14:textId="77777777" w:rsidR="002C1EF1" w:rsidRPr="00C57028" w:rsidRDefault="002C1EF1" w:rsidP="002C1EF1">
            <w:r w:rsidRPr="003D6048">
              <w:t>0.88 [0.82</w:t>
            </w:r>
            <w:r>
              <w:t>,</w:t>
            </w:r>
            <w:r w:rsidRPr="003D6048">
              <w:t xml:space="preserve"> 0.94]</w:t>
            </w:r>
          </w:p>
        </w:tc>
      </w:tr>
      <w:tr w:rsidR="002C1EF1" w14:paraId="2DBA1C56" w14:textId="77777777" w:rsidTr="002C1EF1">
        <w:trPr>
          <w:trHeight w:val="417"/>
        </w:trPr>
        <w:tc>
          <w:tcPr>
            <w:tcW w:w="2132" w:type="dxa"/>
            <w:tcBorders>
              <w:bottom w:val="single" w:sz="4" w:space="0" w:color="auto"/>
            </w:tcBorders>
            <w:vAlign w:val="center"/>
          </w:tcPr>
          <w:p w14:paraId="17ED0AA0" w14:textId="77777777" w:rsidR="002C1EF1" w:rsidRDefault="002C1EF1" w:rsidP="002C1EF1">
            <w:r>
              <w:t>Distractor</w:t>
            </w:r>
          </w:p>
        </w:tc>
        <w:tc>
          <w:tcPr>
            <w:tcW w:w="2265" w:type="dxa"/>
            <w:tcBorders>
              <w:bottom w:val="single" w:sz="4" w:space="0" w:color="auto"/>
            </w:tcBorders>
            <w:vAlign w:val="center"/>
          </w:tcPr>
          <w:p w14:paraId="7BBD5691" w14:textId="77777777" w:rsidR="002C1EF1" w:rsidRDefault="002C1EF1" w:rsidP="002C1EF1">
            <w:r>
              <w:t>Test</w:t>
            </w:r>
          </w:p>
        </w:tc>
        <w:tc>
          <w:tcPr>
            <w:tcW w:w="2263" w:type="dxa"/>
            <w:tcBorders>
              <w:bottom w:val="single" w:sz="4" w:space="0" w:color="auto"/>
            </w:tcBorders>
            <w:vAlign w:val="center"/>
          </w:tcPr>
          <w:p w14:paraId="29AEEC97" w14:textId="77777777" w:rsidR="002C1EF1" w:rsidRDefault="002C1EF1" w:rsidP="002C1EF1">
            <w:r>
              <w:t>Low</w:t>
            </w:r>
          </w:p>
        </w:tc>
        <w:tc>
          <w:tcPr>
            <w:tcW w:w="2838" w:type="dxa"/>
            <w:tcBorders>
              <w:bottom w:val="single" w:sz="4" w:space="0" w:color="auto"/>
            </w:tcBorders>
            <w:vAlign w:val="center"/>
          </w:tcPr>
          <w:p w14:paraId="36B736B2" w14:textId="77777777" w:rsidR="002C1EF1" w:rsidRPr="00C57028" w:rsidRDefault="002C1EF1" w:rsidP="002C1EF1">
            <w:r w:rsidRPr="003D6048">
              <w:t>0.9</w:t>
            </w:r>
            <w:r>
              <w:t>0</w:t>
            </w:r>
            <w:r w:rsidRPr="003D6048">
              <w:t xml:space="preserve"> [0.84</w:t>
            </w:r>
            <w:r>
              <w:t>,</w:t>
            </w:r>
            <w:r w:rsidRPr="003D6048">
              <w:t xml:space="preserve"> 0.96]</w:t>
            </w:r>
          </w:p>
        </w:tc>
      </w:tr>
    </w:tbl>
    <w:p w14:paraId="19CE8D61" w14:textId="4548669D" w:rsidR="004A49F2" w:rsidRDefault="004A49F2" w:rsidP="00A02266">
      <w:pPr>
        <w:spacing w:line="480" w:lineRule="auto"/>
        <w:ind w:firstLine="284"/>
        <w:jc w:val="both"/>
      </w:pPr>
    </w:p>
    <w:p w14:paraId="05956D28" w14:textId="7819E1B4" w:rsidR="004A49F2" w:rsidRDefault="004A49F2" w:rsidP="004A49F2">
      <w:pPr>
        <w:spacing w:line="480" w:lineRule="auto"/>
        <w:jc w:val="both"/>
      </w:pPr>
    </w:p>
    <w:p w14:paraId="63E314DA" w14:textId="35C9A00E" w:rsidR="001B5474" w:rsidRDefault="001B5474" w:rsidP="00750818">
      <w:pPr>
        <w:spacing w:line="480" w:lineRule="auto"/>
        <w:ind w:firstLine="284"/>
        <w:jc w:val="both"/>
      </w:pPr>
      <w:r>
        <w:lastRenderedPageBreak/>
        <w:t>The winning model also included the interaction between reward phase and reward probability, but this interaction remained the same for both targets and distractors. The SSVEP amplitudes were higher in the training phase than in the baseline for the high reward feature (</w:t>
      </w:r>
      <w:r>
        <w:rPr>
          <w:i/>
        </w:rPr>
        <w:t xml:space="preserve">M = </w:t>
      </w:r>
      <w:r w:rsidR="00AD6315">
        <w:t>0.04; 95% HDI [-0.01, 0.09</w:t>
      </w:r>
      <w:r>
        <w:t xml:space="preserve">]; ER = 15.13), both when it acted as a target and as a distractor. However, </w:t>
      </w:r>
      <w:r w:rsidR="00B70234">
        <w:t>there was no evidence of difference for the change in the SSVEP amplitudes from baseline to training for the low reward feature (</w:t>
      </w:r>
      <w:r w:rsidR="00B70234">
        <w:rPr>
          <w:i/>
        </w:rPr>
        <w:t>M = -</w:t>
      </w:r>
      <w:r w:rsidR="00B70234">
        <w:t xml:space="preserve">0.01; 95% HDI [-0.06, 0.04]; ER = 2.02). </w:t>
      </w:r>
      <w:r w:rsidR="00F9066F">
        <w:t>Comparing the training to the test phase, the amplitudes of the high reward feature were reduced (</w:t>
      </w:r>
      <w:r w:rsidR="00F9066F">
        <w:rPr>
          <w:i/>
        </w:rPr>
        <w:t>M = -</w:t>
      </w:r>
      <w:r w:rsidR="00F9066F">
        <w:t>0.01; 95% HDI [-0.06, 0.04]; ER = 15.66), while the amplitudes of the low reward feature did not change (</w:t>
      </w:r>
      <w:r w:rsidR="00F9066F">
        <w:rPr>
          <w:i/>
        </w:rPr>
        <w:t xml:space="preserve">M = </w:t>
      </w:r>
      <w:r w:rsidR="00F9066F" w:rsidRPr="00F9066F">
        <w:t>0.</w:t>
      </w:r>
      <w:r w:rsidR="00F9066F">
        <w:t xml:space="preserve">01; 95% HDI [-0.04, 0.05]; ER = 2.17). To summarize, the amount of attention allocated toward the high reward feature increased in the phase in which participants could earn monetary rewards and went back to the baseline level in the phase in which no more rewards could be earned. However, the amount of attention allocated toward the low rewarded feature remained constant throughout 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31E019F1" w14:textId="4B9A768F" w:rsidR="00004DEF" w:rsidRDefault="005B31EB" w:rsidP="005B31EB">
      <w:pPr>
        <w:spacing w:line="480" w:lineRule="auto"/>
        <w:ind w:firstLine="720"/>
        <w:jc w:val="both"/>
      </w:pPr>
      <w:r>
        <w:t xml:space="preserve">In this study we investigated </w:t>
      </w:r>
      <w:r w:rsidR="00F7524A">
        <w:t>the neural mechanisms through which rewards enhance</w:t>
      </w:r>
      <w:r>
        <w:t xml:space="preserve"> </w:t>
      </w:r>
      <w:r w:rsidR="00004DEF">
        <w:t xml:space="preserve">goal-directed attention. </w:t>
      </w:r>
      <w:r w:rsidR="0022375B">
        <w:t>W</w:t>
      </w:r>
      <w:r w:rsidR="00B218F4">
        <w:t xml:space="preserve">e compared the amount of attention allocated toward targets and distractors </w:t>
      </w:r>
      <w:r w:rsidR="0022375B">
        <w:t>of different values</w:t>
      </w:r>
      <w:r w:rsidR="00B218F4">
        <w:t xml:space="preserve">. </w:t>
      </w:r>
      <w:r w:rsidR="006766E6">
        <w:t>Compared to baseline, t</w:t>
      </w:r>
      <w:r w:rsidR="00004DEF">
        <w:t xml:space="preserve">he introduction of rewards improved </w:t>
      </w:r>
      <w:r w:rsidR="002C6B2A">
        <w:t xml:space="preserve">detection </w:t>
      </w:r>
      <w:r w:rsidR="00004DEF">
        <w:t>sensitivity and reaction times in the random dot kinematogram task. Further, dots linked to high</w:t>
      </w:r>
      <w:r w:rsidR="006766E6">
        <w:t>er</w:t>
      </w:r>
      <w:r w:rsidR="00004DEF">
        <w:t xml:space="preserve"> reward probability</w:t>
      </w:r>
      <w:r w:rsidR="006766E6">
        <w:t xml:space="preserve"> were detected faster</w:t>
      </w:r>
      <w:r w:rsidR="00004DEF">
        <w:t xml:space="preserve">, which was </w:t>
      </w:r>
      <w:r w:rsidR="006766E6">
        <w:t>accompanied</w:t>
      </w:r>
      <w:r w:rsidR="00004DEF">
        <w:t xml:space="preserve"> by an increased amount of attention allocated toward these stimuli</w:t>
      </w:r>
      <w:r w:rsidR="009B145F">
        <w:t xml:space="preserve">, as measured by the amplitude of the </w:t>
      </w:r>
      <w:r w:rsidR="006766E6">
        <w:t xml:space="preserve">corresponding </w:t>
      </w:r>
      <w:r w:rsidR="009B145F">
        <w:t>SSVEP</w:t>
      </w:r>
      <w:r w:rsidR="00004DEF">
        <w:t xml:space="preserve">. This was true both when the high reward feature was </w:t>
      </w:r>
      <w:r w:rsidR="006766E6">
        <w:t>a</w:t>
      </w:r>
      <w:r w:rsidR="00004DEF">
        <w:t xml:space="preserve"> target and </w:t>
      </w:r>
      <w:r w:rsidR="006766E6">
        <w:t>a</w:t>
      </w:r>
      <w:r w:rsidR="00004DEF">
        <w:t xml:space="preserve"> distractor. When rewards were no longer ava</w:t>
      </w:r>
      <w:r w:rsidR="0022375B">
        <w:t>ilable the amount of attention</w:t>
      </w:r>
      <w:r w:rsidR="006766E6">
        <w:t xml:space="preserve"> went back to baseline level</w:t>
      </w:r>
      <w:r w:rsidR="000B5DF3">
        <w:t>s</w:t>
      </w:r>
      <w:r w:rsidR="00004DEF">
        <w:t xml:space="preserve">, </w:t>
      </w:r>
      <w:r w:rsidR="0022375B">
        <w:t xml:space="preserve">but </w:t>
      </w:r>
      <w:r w:rsidR="0022375B">
        <w:lastRenderedPageBreak/>
        <w:t>participants were still faster to detect the movement of the high value targets</w:t>
      </w:r>
      <w:r w:rsidR="00004DEF">
        <w:t xml:space="preserve">. These findings have several important implications for the understanding of the relationship between </w:t>
      </w:r>
      <w:r w:rsidR="000B5DF3">
        <w:t>motivation</w:t>
      </w:r>
      <w:r w:rsidR="00004DEF">
        <w:t xml:space="preserve"> and goal-directed attention. </w:t>
      </w:r>
    </w:p>
    <w:p w14:paraId="25DDDD9D" w14:textId="1B8197BA" w:rsidR="00F7524A" w:rsidRDefault="00F7524A" w:rsidP="005B31EB">
      <w:pPr>
        <w:spacing w:line="480" w:lineRule="auto"/>
        <w:ind w:firstLine="720"/>
        <w:jc w:val="both"/>
      </w:pPr>
      <w:r>
        <w:t xml:space="preserve">Our behavioral findings are in line with studies </w:t>
      </w:r>
      <w:r w:rsidR="0087663C">
        <w:t xml:space="preserve">showing the incentive-based improvements in attentional control </w:t>
      </w:r>
      <w:r w:rsidR="0087663C">
        <w:fldChar w:fldCharType="begin" w:fldLock="1"/>
      </w:r>
      <w:r w:rsidR="0087663C">
        <w:instrText>ADDIN CSL_CITATION {"citationItems":[{"id":"ITEM-1","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1","issue":"11","issued":{"date-parts":[["2011"]]},"page":"3419-3432","title":"Reward reduces conflict by enhancing attentional control and biasing visual cortical processing","type":"article-journal","volume":"23"},"uris":["http://www.mendeley.com/documents/?uuid=25610453-44b6-4a05-922e-fdb67e33956a"]},{"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mendeley":{"formattedCitation":"(Krebs et al., 2012; Padmala &amp; Pessoa, 2011)","plainTextFormattedCitation":"(Krebs et al., 2012; Padmala &amp; Pessoa, 2011)","previouslyFormattedCitation":"(Padmala &amp; Pessoa, 2011)"},"properties":{"noteIndex":0},"schema":"https://github.com/citation-style-language/schema/raw/master/csl-citation.json"}</w:instrText>
      </w:r>
      <w:r w:rsidR="0087663C">
        <w:fldChar w:fldCharType="separate"/>
      </w:r>
      <w:r w:rsidR="0087663C" w:rsidRPr="0087663C">
        <w:rPr>
          <w:noProof/>
        </w:rPr>
        <w:t>(Krebs et al., 2012; Padmala &amp; Pessoa, 2011)</w:t>
      </w:r>
      <w:r w:rsidR="0087663C">
        <w:fldChar w:fldCharType="end"/>
      </w:r>
      <w:r w:rsidR="0087663C">
        <w:t xml:space="preserve">. These results are also similar to those of the studies which </w:t>
      </w:r>
      <w:r>
        <w:t xml:space="preserve">explored the influence of previous but no longer relevant reward associations on attention. </w:t>
      </w:r>
      <w:r w:rsidR="0087663C">
        <w:t>Such</w:t>
      </w:r>
      <w:r>
        <w:t xml:space="preserve"> studies typically find that stimuli previously related to high rewards involuntarily capture attention, which is demonstrated by the increased reaction times in visual search and spatial cueing tasks on trials when these stimuli act as distractors </w:t>
      </w:r>
      <w:r>
        <w:fldChar w:fldCharType="begin" w:fldLock="1"/>
      </w:r>
      <w:r w:rsidR="00A80922">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fldChar w:fldCharType="separate"/>
      </w:r>
      <w:r>
        <w:rPr>
          <w:noProof/>
        </w:rPr>
        <w:t>(</w:t>
      </w:r>
      <w:r w:rsidRPr="00F7524A">
        <w:rPr>
          <w:noProof/>
        </w:rPr>
        <w:t>Anderson, Laurent, &amp; Yantis, 2011; Della</w:t>
      </w:r>
      <w:r>
        <w:rPr>
          <w:noProof/>
        </w:rPr>
        <w:t xml:space="preserve"> Libera &amp; Chelazzi, 2009; </w:t>
      </w:r>
      <w:r w:rsidRPr="00F7524A">
        <w:rPr>
          <w:noProof/>
        </w:rPr>
        <w:t>Failing &amp; Theeuwes, 2014)</w:t>
      </w:r>
      <w:r>
        <w:fldChar w:fldCharType="end"/>
      </w:r>
      <w:r>
        <w:t xml:space="preserve">. While these studies </w:t>
      </w:r>
      <w:r w:rsidR="002F5F19">
        <w:t>usually</w:t>
      </w:r>
      <w:r>
        <w:t xml:space="preserve"> use two different tasks in the training and the test phase, here we show comparable results within a single </w:t>
      </w:r>
      <w:r w:rsidR="00C76847">
        <w:t>task</w:t>
      </w:r>
      <w:r>
        <w:t xml:space="preserve">. Our participants were faster to detect dot movements when the feature linked to high rewards was a target compared to the trials on which this feature was a distractor. This difference was present both in the phase when participants could earn rewards, but also in the phase in which they were aware that no more rewards could be earned. </w:t>
      </w:r>
      <w:r w:rsidR="00834044">
        <w:t xml:space="preserve">This persistent effect can be understood as the long-lasting effect of reward history on selective attention, even when this effect is in </w:t>
      </w:r>
      <w:r w:rsidR="00C76847">
        <w:t xml:space="preserve">opposed to the current goals of the participant </w:t>
      </w:r>
      <w:r w:rsidR="00834044">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mendeley":{"formattedCitation":"(B. A. Anderson, 2016; M. Failing &amp; Theeuwes, 2017)","manualFormatting":"(Anderson, 2016; Failing &amp; Theeuwes, 2017)","plainTextFormattedCitation":"(B. A. Anderson, 2016; M. Failing &amp; Theeuwes, 2017)","previouslyFormattedCitation":"(B. A. Anderson, 2016; M. Failing &amp; Theeuwes, 2017)"},"properties":{"noteIndex":0},"schema":"https://github.com/citation-style-language/schema/raw/master/csl-citation.json"}</w:instrText>
      </w:r>
      <w:r w:rsidR="00834044">
        <w:fldChar w:fldCharType="separate"/>
      </w:r>
      <w:r w:rsidR="00834044" w:rsidRPr="00834044">
        <w:rPr>
          <w:noProof/>
        </w:rPr>
        <w:t>(Anderson, 2016; Failing &amp; Theeuwes, 2017)</w:t>
      </w:r>
      <w:r w:rsidR="00834044">
        <w:fldChar w:fldCharType="end"/>
      </w:r>
      <w:r w:rsidR="00834044">
        <w:t xml:space="preserve">. </w:t>
      </w:r>
    </w:p>
    <w:p w14:paraId="4E213C88" w14:textId="6D7ADB16" w:rsidR="00C75440" w:rsidRDefault="00834044" w:rsidP="00C75440">
      <w:pPr>
        <w:spacing w:line="480" w:lineRule="auto"/>
        <w:ind w:firstLine="720"/>
        <w:jc w:val="both"/>
      </w:pPr>
      <w:r>
        <w:t>At the neural level, w</w:t>
      </w:r>
      <w:r w:rsidR="00C75440">
        <w:t xml:space="preserve">e have directly replicated the finding that the SSVEP amplitudes are strongly influenced by goal-directed attention </w:t>
      </w:r>
      <w:r w:rsidR="00C75440">
        <w:fldChar w:fldCharType="begin" w:fldLock="1"/>
      </w:r>
      <w:r w:rsidR="00064A8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Müller, &amp; Hillyard, 2012; S K Andersen &amp; Müller, 2010)","manualFormatting":"(Andersen, Müller, &amp; Hillyard, 2012; Andersen &amp; Müller, 2010)","plainTextFormattedCitation":"(S. K. Andersen, Müller, &amp; Hillyard, 2012; S K Andersen &amp; Müller, 2010)","previouslyFormattedCitation":"(S. K. Andersen, Müller, &amp; Hillyard, 2012; S K Andersen &amp; Müller, 2010)"},"properties":{"noteIndex":0},"schema":"https://github.com/citation-style-language/schema/raw/master/csl-citation.json"}</w:instrText>
      </w:r>
      <w:r w:rsidR="00C75440">
        <w:fldChar w:fldCharType="separate"/>
      </w:r>
      <w:r w:rsidR="00064A80">
        <w:rPr>
          <w:noProof/>
        </w:rPr>
        <w:t>(</w:t>
      </w:r>
      <w:r w:rsidR="000B7FFA" w:rsidRPr="000B7FFA">
        <w:rPr>
          <w:noProof/>
        </w:rPr>
        <w:t>Andersen</w:t>
      </w:r>
      <w:r w:rsidR="00064A80">
        <w:rPr>
          <w:noProof/>
        </w:rPr>
        <w:t xml:space="preserve">, Müller, &amp; Hillyard, 2012; </w:t>
      </w:r>
      <w:r w:rsidR="000B7FFA" w:rsidRPr="000B7FFA">
        <w:rPr>
          <w:noProof/>
        </w:rPr>
        <w:t>Andersen &amp; Müller, 2010)</w:t>
      </w:r>
      <w:r w:rsidR="00C75440">
        <w:fldChar w:fldCharType="end"/>
      </w:r>
      <w:r w:rsidR="00C75440">
        <w:t xml:space="preserve">. Across all of the phases of the experiment, the SSVEP amplitudes in the frequency of the </w:t>
      </w:r>
      <w:r w:rsidR="00077F5A">
        <w:t>target</w:t>
      </w:r>
      <w:r w:rsidR="00C75440">
        <w:t xml:space="preserve"> stimuli were higher than the amplitudes in the frequency of the </w:t>
      </w:r>
      <w:r w:rsidR="006766E6">
        <w:t>distractors</w:t>
      </w:r>
      <w:r w:rsidR="00C75440">
        <w:t xml:space="preserve">. This </w:t>
      </w:r>
      <w:r w:rsidR="00077F5A">
        <w:t>robust</w:t>
      </w:r>
      <w:r w:rsidR="00C75440">
        <w:t xml:space="preserve"> effect was modulated by reward. Model comparisons have provided evidence that the models which take into account the reward manipulation account </w:t>
      </w:r>
      <w:r w:rsidR="0061755A">
        <w:t xml:space="preserve">for </w:t>
      </w:r>
      <w:r w:rsidR="00C75440">
        <w:t xml:space="preserve">the data </w:t>
      </w:r>
      <w:r w:rsidR="00C76847">
        <w:t xml:space="preserve">much better than the model </w:t>
      </w:r>
      <w:r w:rsidR="00C76847">
        <w:lastRenderedPageBreak/>
        <w:t>which</w:t>
      </w:r>
      <w:r w:rsidR="00C75440">
        <w:t xml:space="preserve"> includes only the effect of </w:t>
      </w:r>
      <w:r w:rsidR="00D926EC">
        <w:t>goal-directed</w:t>
      </w:r>
      <w:r w:rsidR="00C75440">
        <w:t xml:space="preserve"> attention. This result</w:t>
      </w:r>
      <w:r w:rsidR="00A474A9">
        <w:t xml:space="preserve"> is in line with the previous findings using fMRI</w:t>
      </w:r>
      <w:r>
        <w:t xml:space="preserve"> </w:t>
      </w:r>
      <w:r>
        <w:fldChar w:fldCharType="begin" w:fldLock="1"/>
      </w:r>
      <w:r>
        <w:instrText>ADDIN CSL_CITATION {"citationItems":[{"id":"ITEM-1","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1","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2","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2","issue":"September","issued":{"date-parts":[["2010"]]},"page":"1-8","title":"Embedding reward signals into perception and cognition.","type":"article-journal","volume":"4"},"uris":["http://www.mendeley.com/documents/?uuid=cd5bdebc-aa47-4f1b-9bd2-10f80449e8ad"]}],"mendeley":{"formattedCitation":"(Krebs et al., 2012; Pessoa &amp; Engelmann, 2010)","plainTextFormattedCitation":"(Krebs et al., 2012; Pessoa &amp; Engelmann, 2010)","previouslyFormattedCitation":"(Krebs et al., 2012; Pessoa &amp; Engelmann, 2010)"},"properties":{"noteIndex":0},"schema":"https://github.com/citation-style-language/schema/raw/master/csl-citation.json"}</w:instrText>
      </w:r>
      <w:r>
        <w:fldChar w:fldCharType="separate"/>
      </w:r>
      <w:r w:rsidRPr="00834044">
        <w:rPr>
          <w:noProof/>
        </w:rPr>
        <w:t>(Krebs et al., 2012; Pessoa &amp; Engelmann, 2010)</w:t>
      </w:r>
      <w:r>
        <w:fldChar w:fldCharType="end"/>
      </w:r>
      <w:r w:rsidR="00A474A9">
        <w:t xml:space="preserve"> and </w:t>
      </w:r>
      <w:r w:rsidR="00064A80">
        <w:t>EEG</w:t>
      </w:r>
      <w:r>
        <w:t xml:space="preserve"> </w:t>
      </w:r>
      <w:r>
        <w:fldChar w:fldCharType="begin" w:fldLock="1"/>
      </w:r>
      <w:r w:rsidR="00460BC9">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Schevernels et al., 2014)","plainTextFormattedCitation":"(Schevernels et al., 2014)","previouslyFormattedCitation":"(Schevernels et al., 2014)"},"properties":{"noteIndex":0},"schema":"https://github.com/citation-style-language/schema/raw/master/csl-citation.json"}</w:instrText>
      </w:r>
      <w:r>
        <w:fldChar w:fldCharType="separate"/>
      </w:r>
      <w:r w:rsidRPr="00834044">
        <w:rPr>
          <w:noProof/>
        </w:rPr>
        <w:t>(Schevernels et al., 2014)</w:t>
      </w:r>
      <w:r>
        <w:fldChar w:fldCharType="end"/>
      </w:r>
      <w:r>
        <w:t xml:space="preserve"> which have demonstrated that </w:t>
      </w:r>
      <w:r w:rsidR="00C76847">
        <w:t xml:space="preserve">rewards </w:t>
      </w:r>
      <w:r w:rsidR="0061755A">
        <w:t>enhance</w:t>
      </w:r>
      <w:r>
        <w:t xml:space="preserve"> attentional control</w:t>
      </w:r>
      <w:r w:rsidR="00A474A9">
        <w:t xml:space="preserve">. </w:t>
      </w:r>
      <w:r>
        <w:t>Our</w:t>
      </w:r>
      <w:r w:rsidR="00A474A9">
        <w:t xml:space="preserve"> findings also corroborate the</w:t>
      </w:r>
      <w:r w:rsidR="00C75440">
        <w:t xml:space="preserve"> </w:t>
      </w:r>
      <w:r w:rsidR="00A474A9">
        <w:t xml:space="preserve">theoretical models which posit motivation as being </w:t>
      </w:r>
      <w:r>
        <w:t xml:space="preserve">a </w:t>
      </w:r>
      <w:r w:rsidR="00A474A9">
        <w:t xml:space="preserve">crucial </w:t>
      </w:r>
      <w:r>
        <w:t xml:space="preserve">factor </w:t>
      </w:r>
      <w:r w:rsidR="00A474A9">
        <w:t>in the control of attention</w:t>
      </w:r>
      <w:r w:rsidR="00C75440">
        <w:t xml:space="preserve"> </w:t>
      </w:r>
      <w:r w:rsidR="00C75440">
        <w:fldChar w:fldCharType="begin" w:fldLock="1"/>
      </w:r>
      <w:r w:rsidR="00C75440">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75440">
        <w:fldChar w:fldCharType="separate"/>
      </w:r>
      <w:r w:rsidR="00C75440" w:rsidRPr="006E3FAB">
        <w:rPr>
          <w:noProof/>
        </w:rPr>
        <w:t>(Brown &amp; Alexander, 2017; Holroyd &amp; McClure, 2015; Shenhav, Botvinick, &amp; Cohen, 2013; Verguts, Vassena, &amp; Silvetti, 2015)</w:t>
      </w:r>
      <w:r w:rsidR="00C75440">
        <w:fldChar w:fldCharType="end"/>
      </w:r>
      <w:r w:rsidR="00C75440">
        <w:t xml:space="preserve">. </w:t>
      </w:r>
    </w:p>
    <w:p w14:paraId="19CF0CD8" w14:textId="15D91BE0" w:rsidR="002C06AF" w:rsidRDefault="00CF1E39" w:rsidP="00A80922">
      <w:pPr>
        <w:spacing w:line="480" w:lineRule="auto"/>
        <w:jc w:val="both"/>
      </w:pPr>
      <w:r>
        <w:tab/>
      </w:r>
      <w:r w:rsidR="005E7991">
        <w:t xml:space="preserve">Crucially, our experiment allowed us to better understand the mechanisms </w:t>
      </w:r>
      <w:r w:rsidR="00794D95">
        <w:t>through which rewards influence</w:t>
      </w:r>
      <w:r w:rsidR="005E7991">
        <w:t xml:space="preserve"> goal-direc</w:t>
      </w:r>
      <w:r w:rsidR="006766E6">
        <w:t xml:space="preserve">ted attention. </w:t>
      </w:r>
      <w:r w:rsidR="00834044">
        <w:t xml:space="preserve">While previous studies have mostly focused on the influence of rewards on </w:t>
      </w:r>
      <w:r w:rsidR="0061755A">
        <w:t xml:space="preserve">preparatory </w:t>
      </w:r>
      <w:r w:rsidR="00834044">
        <w:t xml:space="preserve">attentional control, we have been able to probe the mechanisms through which this improvement operates at the level of processing the stimuli in the task. </w:t>
      </w:r>
      <w:r w:rsidR="006766E6">
        <w:t xml:space="preserve">Our results indicate that the enhancement in goal-directed attention comes from the </w:t>
      </w:r>
      <w:r w:rsidR="005E7991">
        <w:t>facilitated processing of s</w:t>
      </w:r>
      <w:r w:rsidR="00794D95">
        <w:t>t</w:t>
      </w:r>
      <w:r w:rsidR="005E7991">
        <w:t>imuli linked to high reward probability</w:t>
      </w:r>
      <w:r w:rsidR="002F5F19">
        <w:t>. This facilitation is likely localized in the V1-V3 areas of the visual cortex, in which the attentional modulation of the SSVEP signal in the current paradigm occurs</w:t>
      </w:r>
      <w:r w:rsidR="000B7FFA">
        <w:t xml:space="preserve"> </w:t>
      </w:r>
      <w:r w:rsidR="000B7FFA">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2","issue":"13","issued":{"date-parts":[["2008"]]},"page":"1006-1009","title":"Attention Facilitates Multiple Stimulus Features in Parallel in Human Visual Cortex","type":"article-journal","volume":"18"},"uris":["http://www.mendeley.com/documents/?uuid=0f2f1ab8-035a-4e3b-b136-284004c17504"]}],"mendeley":{"formattedCitation":"(S K Andersen &amp; Müller, 2010; Søren K. Andersen, Hillyard, &amp; Müller, 2008)","manualFormatting":"(Andersen &amp; Müller, 2010; Andersen, Hillyard, &amp; Müller, 2008)","plainTextFormattedCitation":"(S K Andersen &amp; Müller, 2010; Søren K. Andersen, Hillyard, &amp; Müller, 2008)","previouslyFormattedCitation":"(S K Andersen &amp; Müller, 2010; Søren K. Andersen, Hillyard, &amp; Müller, 2008)"},"properties":{"noteIndex":0},"schema":"https://github.com/citation-style-language/schema/raw/master/csl-citation.json"}</w:instrText>
      </w:r>
      <w:r w:rsidR="000B7FFA">
        <w:fldChar w:fldCharType="separate"/>
      </w:r>
      <w:r w:rsidR="000B7FFA">
        <w:rPr>
          <w:noProof/>
        </w:rPr>
        <w:t>(</w:t>
      </w:r>
      <w:r w:rsidR="000B7FFA" w:rsidRPr="000B7FFA">
        <w:rPr>
          <w:noProof/>
        </w:rPr>
        <w:t>An</w:t>
      </w:r>
      <w:r w:rsidR="000B7FFA">
        <w:rPr>
          <w:noProof/>
        </w:rPr>
        <w:t xml:space="preserve">dersen &amp; Müller, 2010; </w:t>
      </w:r>
      <w:r w:rsidR="000B7FFA" w:rsidRPr="000B7FFA">
        <w:rPr>
          <w:noProof/>
        </w:rPr>
        <w:t>Andersen, Hillyard, &amp; Müller, 2008)</w:t>
      </w:r>
      <w:r w:rsidR="000B7FFA">
        <w:fldChar w:fldCharType="end"/>
      </w:r>
      <w:r w:rsidR="005E7991">
        <w:t xml:space="preserve">. </w:t>
      </w:r>
      <w:r>
        <w:t xml:space="preserve">It is </w:t>
      </w:r>
      <w:r w:rsidR="006766E6">
        <w:t>likely</w:t>
      </w:r>
      <w:r>
        <w:t xml:space="preserve"> that the enhanced </w:t>
      </w:r>
      <w:r w:rsidR="003E7E0F">
        <w:t xml:space="preserve">anticipatory </w:t>
      </w:r>
      <w:proofErr w:type="spellStart"/>
      <w:r>
        <w:t>frontoparietal</w:t>
      </w:r>
      <w:proofErr w:type="spellEnd"/>
      <w:r>
        <w:t xml:space="preserve"> activity reported in fMRI studies of reward attention (Krebs &amp; </w:t>
      </w:r>
      <w:proofErr w:type="spellStart"/>
      <w:r>
        <w:t>Woldorff</w:t>
      </w:r>
      <w:proofErr w:type="spellEnd"/>
      <w:r>
        <w:t xml:space="preserve">, 2017) </w:t>
      </w:r>
      <w:r w:rsidR="003E7E0F">
        <w:t xml:space="preserve">leads to the increase in the processing of reward-related targets in the visual cortex which we observe. Our finding is in line with the </w:t>
      </w:r>
      <w:r w:rsidR="00A80922">
        <w:t xml:space="preserve">previous fMRI studies indicating improved processing of stimuli linked to high rewards </w:t>
      </w:r>
      <w:r w:rsidR="00A80922">
        <w:fldChar w:fldCharType="begin" w:fldLock="1"/>
      </w:r>
      <w:r w:rsidR="00ED76F0">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id":"ITEM-2","itemData":{"DOI":"10.1016/j.neuron.2014.12.049","ISBN":"1097-4199 (Electronic)\\r0896-6273 (Linking)","ISSN":"0896-6273","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2","issue":"3","issued":{"date-parts":[["2015"]]},"page":"512-518","publisher":"Elsevier Inc.","title":"Neural Mechanisms of Incentive Salience in Naturalistic Human Vision Report Neural Mechanisms of Incentive Salience in Naturalistic Human Vision","type":"article-journal","volume":"85"},"uris":["http://www.mendeley.com/documents/?uuid=9f8deae0-909d-46c0-81c5-1b9ad7d34530"]}],"mendeley":{"formattedCitation":"(Hickey &amp; Peelen, 2015b; Serences, 2008)","manualFormatting":"(Hickey &amp; Peelen, 2015; Serences, 2008)","plainTextFormattedCitation":"(Hickey &amp; Peelen, 2015b; Serences, 2008)","previouslyFormattedCitation":"(Hickey &amp; Peelen, 2015b; Serences, 2008)"},"properties":{"noteIndex":0},"schema":"https://github.com/citation-style-language/schema/raw/master/csl-citation.json"}</w:instrText>
      </w:r>
      <w:r w:rsidR="00A80922">
        <w:fldChar w:fldCharType="separate"/>
      </w:r>
      <w:r w:rsidR="0061755A">
        <w:rPr>
          <w:noProof/>
        </w:rPr>
        <w:t>(Hickey &amp; Peelen, 2015</w:t>
      </w:r>
      <w:r w:rsidR="00A80922" w:rsidRPr="00A80922">
        <w:rPr>
          <w:noProof/>
        </w:rPr>
        <w:t>; Serences, 2008)</w:t>
      </w:r>
      <w:r w:rsidR="00A80922">
        <w:fldChar w:fldCharType="end"/>
      </w:r>
      <w:r w:rsidR="00A80922">
        <w:t xml:space="preserve">. </w:t>
      </w:r>
      <w:r w:rsidR="003E7E0F">
        <w:t xml:space="preserve">Importantly, the facilitated processing of the </w:t>
      </w:r>
      <w:r w:rsidR="00A80922">
        <w:t xml:space="preserve">high value </w:t>
      </w:r>
      <w:r w:rsidR="003E7E0F">
        <w:t xml:space="preserve">feature linked </w:t>
      </w:r>
      <w:r w:rsidR="00A80922">
        <w:t>was</w:t>
      </w:r>
      <w:r w:rsidR="003E7E0F">
        <w:t xml:space="preserve"> present both when that feature is a target and a distractor. When the high reward feature </w:t>
      </w:r>
      <w:r w:rsidR="00A80922">
        <w:t>was</w:t>
      </w:r>
      <w:r w:rsidR="003E7E0F">
        <w:t xml:space="preserve"> a distractor, the facilitated processing of the feature </w:t>
      </w:r>
      <w:r w:rsidR="00A80922">
        <w:t>was</w:t>
      </w:r>
      <w:r w:rsidR="003E7E0F">
        <w:t xml:space="preserve"> in collision with the goal to attend to the other feature. </w:t>
      </w:r>
      <w:r w:rsidR="002C06AF">
        <w:t>This finding is in line with the theories proposing that reward associations can counteract top-down attentional control (</w:t>
      </w:r>
      <w:proofErr w:type="spellStart"/>
      <w:r w:rsidR="002C06AF">
        <w:t>Chelazzi</w:t>
      </w:r>
      <w:proofErr w:type="spellEnd"/>
      <w:r w:rsidR="002C06AF">
        <w:t xml:space="preserve"> et al., 2013; Anderson, 2016; Failing &amp; </w:t>
      </w:r>
      <w:proofErr w:type="spellStart"/>
      <w:r w:rsidR="002C06AF">
        <w:t>Theeuwes</w:t>
      </w:r>
      <w:proofErr w:type="spellEnd"/>
      <w:r w:rsidR="002C06AF">
        <w:t>, 2018).</w:t>
      </w:r>
      <w:r w:rsidR="003E7E0F">
        <w:t xml:space="preserve"> </w:t>
      </w:r>
      <w:r w:rsidR="00C76847">
        <w:t xml:space="preserve">Notably, </w:t>
      </w:r>
      <w:r w:rsidR="00C76847">
        <w:lastRenderedPageBreak/>
        <w:t>facilitated</w:t>
      </w:r>
      <w:r w:rsidR="003E7E0F">
        <w:t xml:space="preserve"> processing of the distractor in this case did not lead to worse or slower detection </w:t>
      </w:r>
      <w:r w:rsidR="002E6D56">
        <w:t xml:space="preserve">of the targets compared to baseline. However, participants were slower in detecting the movement of the targets on these trials compared to the trials on which the targets were the high rewarded feature. </w:t>
      </w:r>
    </w:p>
    <w:p w14:paraId="6160E81F" w14:textId="19872505" w:rsidR="00453ED3" w:rsidRDefault="002C06AF" w:rsidP="00453ED3">
      <w:pPr>
        <w:spacing w:line="480" w:lineRule="auto"/>
        <w:jc w:val="both"/>
      </w:pPr>
      <w:r>
        <w:tab/>
      </w:r>
      <w:r w:rsidR="00794D95">
        <w:t xml:space="preserve">Our paradigm allowed us to simultaneously measure the processing of stimuli linked to both high and low </w:t>
      </w:r>
      <w:r w:rsidR="00C76847">
        <w:t>value</w:t>
      </w:r>
      <w:r w:rsidR="00794D95">
        <w:t xml:space="preserve">. </w:t>
      </w:r>
      <w:r w:rsidR="003B2DF8">
        <w:t>Some initial e</w:t>
      </w:r>
      <w:r w:rsidR="00460BC9">
        <w:t xml:space="preserve">vidence for the suppression of the stimuli linked to low compared to high rewards has been found at the behavioral and neural level </w:t>
      </w:r>
      <w:r w:rsidR="00460BC9">
        <w:fldChar w:fldCharType="begin" w:fldLock="1"/>
      </w:r>
      <w:r w:rsidR="00453ED3">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a; Padmala &amp; Pessoa, 2011)","manualFormatting":"(Hickey &amp; Peelen, 2015; Padmala &amp; Pessoa, 2011)","plainTextFormattedCitation":"(Hickey &amp; Peelen, 2015a; Padmala &amp; Pessoa, 2011)","previouslyFormattedCitation":"(Hickey &amp; Peelen, 2015a; Padmala &amp; Pessoa, 2011)"},"properties":{"noteIndex":0},"schema":"https://github.com/citation-style-language/schema/raw/master/csl-citation.json"}</w:instrText>
      </w:r>
      <w:r w:rsidR="00460BC9">
        <w:fldChar w:fldCharType="separate"/>
      </w:r>
      <w:r w:rsidR="00A80922">
        <w:rPr>
          <w:noProof/>
        </w:rPr>
        <w:t>(Hickey &amp; Peelen, 2015</w:t>
      </w:r>
      <w:r w:rsidR="00A80922" w:rsidRPr="00A80922">
        <w:rPr>
          <w:noProof/>
        </w:rPr>
        <w:t>; Padmala &amp; Pessoa, 2011)</w:t>
      </w:r>
      <w:r w:rsidR="00460BC9">
        <w:fldChar w:fldCharType="end"/>
      </w:r>
      <w:r w:rsidR="00460BC9">
        <w:t xml:space="preserve">. </w:t>
      </w:r>
      <w:r w:rsidR="003B2DF8">
        <w:t>Suppression of the features linked to low or no rewards has also been proposed as one of the potential mechanisms through which incentives impact attention (</w:t>
      </w:r>
      <w:proofErr w:type="spellStart"/>
      <w:r w:rsidR="003B2DF8">
        <w:t>Chelazzi</w:t>
      </w:r>
      <w:proofErr w:type="spellEnd"/>
      <w:r w:rsidR="003B2DF8">
        <w:t xml:space="preserve"> et al., 2013; Anderson, 2016; Failing &amp; </w:t>
      </w:r>
      <w:proofErr w:type="spellStart"/>
      <w:r w:rsidR="003B2DF8">
        <w:t>Theeuwes</w:t>
      </w:r>
      <w:proofErr w:type="spellEnd"/>
      <w:r w:rsidR="003B2DF8">
        <w:t>, 2018). In this study w</w:t>
      </w:r>
      <w:r>
        <w:t>e have not found evidence for th</w:t>
      </w:r>
      <w:r w:rsidR="003B2DF8">
        <w:t xml:space="preserve">is </w:t>
      </w:r>
      <w:r w:rsidR="000B7FFA">
        <w:t>proposal</w:t>
      </w:r>
      <w:r w:rsidR="003B2DF8">
        <w:t xml:space="preserve">. Suppression was not present </w:t>
      </w:r>
      <w:r w:rsidR="00794D95">
        <w:t>neither when</w:t>
      </w:r>
      <w:r w:rsidR="003B2DF8">
        <w:t xml:space="preserve"> the low reward feature w</w:t>
      </w:r>
      <w:r w:rsidR="00794D95">
        <w:t>as presented as a target</w:t>
      </w:r>
      <w:r w:rsidR="000B7FFA">
        <w:t>,</w:t>
      </w:r>
      <w:r w:rsidR="00794D95">
        <w:t xml:space="preserve"> nor when it was presented as a distractor. T</w:t>
      </w:r>
      <w:r>
        <w:t xml:space="preserve">he amount of attention allocated toward this feature remained unchanged throughout the experiment. </w:t>
      </w:r>
      <w:r w:rsidR="00453ED3">
        <w:t xml:space="preserve">There are two features of our experiment which could explain this finding. First, in our experiment both of the stimuli features were related to rewards, but they differed in reward probability. For example, the study which showed evidence for the suppression of the non-rewarded feature did so in the context in which suppression occurred for the representations of objects which were never rewarded (Hickey &amp; Peelen, 2015). In our paradigm it could be adaptive for participants not to suppress the low rewarded feature because correct responses to the movements of this feature would still earn them a reward on 20% of trials. Second, while the attended feature changed trial-by-trial in our experiment, the experiment of Hickey and Peelen consisted out of small blocks of 16 trials in which the attended feature was always the same (e.g., searching for a car in a complex picture). When searching for one object or feature across a number of future trials, it is possible that the optimal solution for the cognitive system is to suppress the processing of the other features or objects (i.e., </w:t>
      </w:r>
      <w:r w:rsidR="00453ED3">
        <w:lastRenderedPageBreak/>
        <w:t xml:space="preserve">distractors). However, if the attended feature is likely to change on each trial, as in our experiment, the suppression of the low rewarded feature could be maladaptive as it would carry a cost of reconfiguring the control signals on every trial </w:t>
      </w:r>
      <w:r w:rsidR="00453ED3">
        <w:fldChar w:fldCharType="begin" w:fldLock="1"/>
      </w:r>
      <w:r w:rsidR="00436F16">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rsidR="00453ED3">
        <w:fldChar w:fldCharType="separate"/>
      </w:r>
      <w:r w:rsidR="00453ED3" w:rsidRPr="00453ED3">
        <w:rPr>
          <w:noProof/>
        </w:rPr>
        <w:t>(</w:t>
      </w:r>
      <w:r w:rsidR="00453ED3">
        <w:rPr>
          <w:noProof/>
        </w:rPr>
        <w:t xml:space="preserve">for a computational implementation of a reconfiguration cost see: </w:t>
      </w:r>
      <w:r w:rsidR="00453ED3" w:rsidRPr="00453ED3">
        <w:rPr>
          <w:noProof/>
        </w:rPr>
        <w:t>Musslick, Shenhav, Botvinick, &amp; Cohen, 2015)</w:t>
      </w:r>
      <w:r w:rsidR="00453ED3">
        <w:fldChar w:fldCharType="end"/>
      </w:r>
      <w:r w:rsidR="00453ED3">
        <w:t xml:space="preserve">. Both of these explanations could be tested within our experimental paradigm. Replacing the low rewarded feature with a no-reward </w:t>
      </w:r>
      <w:r w:rsidR="007C02B8">
        <w:t>feature</w:t>
      </w:r>
      <w:r w:rsidR="00ED76F0">
        <w:t xml:space="preserve">, or introducing small </w:t>
      </w:r>
      <w:r w:rsidR="00453ED3">
        <w:t xml:space="preserve">blocks could lead to a better understanding of the </w:t>
      </w:r>
      <w:r w:rsidR="007C02B8">
        <w:t>boundary</w:t>
      </w:r>
      <w:r w:rsidR="00453ED3">
        <w:t xml:space="preserve"> conditions of </w:t>
      </w:r>
      <w:r w:rsidR="007C02B8">
        <w:t xml:space="preserve">attentional suppression in the context of rewards. </w:t>
      </w:r>
    </w:p>
    <w:p w14:paraId="010784F3" w14:textId="4F04B298" w:rsidR="00436F16" w:rsidRPr="00436F16" w:rsidRDefault="006636DE" w:rsidP="00E4130A">
      <w:pPr>
        <w:spacing w:line="480" w:lineRule="auto"/>
        <w:jc w:val="both"/>
      </w:pPr>
      <w:r>
        <w:tab/>
        <w:t xml:space="preserve">In the test phase the behavior displayed the </w:t>
      </w:r>
      <w:r w:rsidR="00ED76F0">
        <w:t>similar</w:t>
      </w:r>
      <w:r>
        <w:t xml:space="preserve"> patterns as in the training phase. Individuals were faster to detect movements of the dots in color related to high reward probability. </w:t>
      </w:r>
      <w:r w:rsidR="001324C5">
        <w:t xml:space="preserve">This finding follows the reward-history effects reported in several paradigms </w:t>
      </w:r>
      <w:r w:rsidR="00436F16">
        <w:fldChar w:fldCharType="begin" w:fldLock="1"/>
      </w:r>
      <w:r w:rsidR="00436F16">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rsidR="00436F16">
        <w:fldChar w:fldCharType="separate"/>
      </w:r>
      <w:r w:rsidR="00436F16">
        <w:rPr>
          <w:noProof/>
        </w:rPr>
        <w:t>(</w:t>
      </w:r>
      <w:r w:rsidR="00436F16" w:rsidRPr="00F7524A">
        <w:rPr>
          <w:noProof/>
        </w:rPr>
        <w:t>Anderson, Laurent, &amp; Yantis, 2011; Della</w:t>
      </w:r>
      <w:r w:rsidR="00436F16">
        <w:rPr>
          <w:noProof/>
        </w:rPr>
        <w:t xml:space="preserve"> Libera &amp; Chelazzi, 2009; </w:t>
      </w:r>
      <w:r w:rsidR="00436F16" w:rsidRPr="00F7524A">
        <w:rPr>
          <w:noProof/>
        </w:rPr>
        <w:t>Failing &amp; Theeuwes, 2014)</w:t>
      </w:r>
      <w:r w:rsidR="00436F16">
        <w:fldChar w:fldCharType="end"/>
      </w:r>
      <w:r w:rsidR="001324C5">
        <w:t xml:space="preserve">. </w:t>
      </w:r>
      <w:r>
        <w:t xml:space="preserve">However, </w:t>
      </w:r>
      <w:r w:rsidR="009B145F">
        <w:t xml:space="preserve">our results show that </w:t>
      </w:r>
      <w:r>
        <w:t xml:space="preserve">the amount of attention allocated toward the high </w:t>
      </w:r>
      <w:r w:rsidR="00436F16">
        <w:t>value</w:t>
      </w:r>
      <w:r>
        <w:t xml:space="preserve"> feature was the same</w:t>
      </w:r>
      <w:r w:rsidR="00436F16">
        <w:t xml:space="preserve"> in the test phase</w:t>
      </w:r>
      <w:r>
        <w:t xml:space="preserve"> as in the baseline. This result indicates that the longer lasting effect of reward history was not m</w:t>
      </w:r>
      <w:r w:rsidR="00436F16">
        <w:t xml:space="preserve">ediated by attention </w:t>
      </w:r>
      <w:r w:rsidR="00ED76F0">
        <w:t xml:space="preserve">as </w:t>
      </w:r>
      <w:r w:rsidR="00436F16">
        <w:t>measured by the SSVEPs</w:t>
      </w:r>
      <w:r>
        <w:t xml:space="preserve">. </w:t>
      </w:r>
      <w:r w:rsidR="00ED76F0">
        <w:t xml:space="preserve">A possible explanation for this finding </w:t>
      </w:r>
      <w:r w:rsidR="00436F16">
        <w:t xml:space="preserve">is that our measure captures the more sustained aspect of attention, while the effects of reward-history on the visual processing rely on more transient attentional capture </w:t>
      </w:r>
      <w:r w:rsidR="00436F16">
        <w:fldChar w:fldCharType="begin" w:fldLock="1"/>
      </w:r>
      <w:r w:rsidR="00436F1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3","issue":"11","issued":{"date-parts":[["2017"]]},"page":"3009-3017","title":"Goal-Directed and Habit-Like Modulations of Stimulus Processing during Reinforcement Learning","type":"article-journal","volume":"37"},"uris":["http://www.mendeley.com/documents/?uuid=9ad1490b-11df-4819-9eff-7e637faca8c0"]},{"id":"ITEM-4","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w:instrText>
      </w:r>
      <w:r w:rsidR="00436F16" w:rsidRPr="00DD6EB2">
        <w:rPr>
          <w:lang w:val="nl-BE"/>
        </w:rPr>
        <w:instrText>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4","issued":{"date-parts":[["2015","5"]]},"page":"86-94","publisher":"Elsevier","title":"Neural evidence reveals the rapid effects of reward history on selective attention","type":"article-journal","volume":"1606"},"uris":["http://www.mendeley.com/documents/?uuid=ecde4fc0-3497-4da2-9ced-1c4afcbeebf9"]}],"mendeley":{"formattedCitation":"(Donohue et al., 2016; Hickey et al., 2010; Luque et al., 2017; MacLean &amp; Giesbrecht, 2015)","plainTextFormattedCitation":"(Donohue et al., 2016; Hickey et al., 2010; Luque et al., 2017; MacLean &amp; Giesbrecht, 2015)","previouslyFormattedCitation":"(Donohue et al., 2016; Hickey et al., 2010; Luque et al., 2017; MacLean &amp; Giesbrecht, 2015)"},"properties":{"noteIndex":0},"schema":"https://github.com/citation-style-language/schema/raw/master/csl-citation.json"}</w:instrText>
      </w:r>
      <w:r w:rsidR="00436F16">
        <w:fldChar w:fldCharType="separate"/>
      </w:r>
      <w:r w:rsidR="00436F16" w:rsidRPr="00436F16">
        <w:rPr>
          <w:noProof/>
          <w:lang w:val="nl-BE"/>
        </w:rPr>
        <w:t>(Donohue et al., 2016; Hickey et al., 2010; Luque et al., 2017; MacLean &amp; Giesbrecht, 2015)</w:t>
      </w:r>
      <w:r w:rsidR="00436F16">
        <w:fldChar w:fldCharType="end"/>
      </w:r>
      <w:r w:rsidR="00436F16" w:rsidRPr="00436F16">
        <w:rPr>
          <w:lang w:val="nl-BE"/>
        </w:rPr>
        <w:t xml:space="preserve">. </w:t>
      </w:r>
      <w:r w:rsidR="00436F16" w:rsidRPr="00436F16">
        <w:t xml:space="preserve">However, there are </w:t>
      </w:r>
      <w:r w:rsidR="00436F16">
        <w:t xml:space="preserve">at least two studies which have not found evidence for the effects of reward history on the early visual processing </w:t>
      </w:r>
      <w:r w:rsidR="00436F16">
        <w:fldChar w:fldCharType="begin" w:fldLock="1"/>
      </w:r>
      <w:r w:rsidR="00F1319E">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et al., 2013; Tankelevitch et al., 2019)","plainTextFormattedCitation":"(Qi et al., 2013; Tankelevitch et al., 2019)","previouslyFormattedCitation":"(Qi et al., 2013; Tankelevitch et al., 2019)"},"properties":{"noteIndex":0},"schema":"https://github.com/citation-style-language/schema/raw/master/csl-citation.json"}</w:instrText>
      </w:r>
      <w:r w:rsidR="00436F16">
        <w:fldChar w:fldCharType="separate"/>
      </w:r>
      <w:r w:rsidR="00436F16" w:rsidRPr="00436F16">
        <w:rPr>
          <w:noProof/>
        </w:rPr>
        <w:t>(Qi et al., 2013; Tankelevitch et al., 2019)</w:t>
      </w:r>
      <w:r w:rsidR="00436F16">
        <w:fldChar w:fldCharType="end"/>
      </w:r>
      <w:r w:rsidR="00436F16">
        <w:t xml:space="preserve">. This leaves open the possibility that the effects of reward history are not necessarily driven by purely attentional mechanisms. One interesting possibility which should be explored in further studies is that rewards initially improve performance by enhancing attentional mechanisms, but later rely on more direct stimulus-response mappings. Finally, it is important to note that our study was not primarily designed to assess the </w:t>
      </w:r>
      <w:r w:rsidR="00436F16">
        <w:lastRenderedPageBreak/>
        <w:t xml:space="preserve">reward-history effects. Although the number of trials in the training phase is approximately is similar to those in studies demonstrating reward history effects, we used the same task in the training and test phase, which is not common for such studies. </w:t>
      </w:r>
      <w:r w:rsidR="009B5F34">
        <w:t xml:space="preserve">In addition, our paradigm involves a cue on every trial inducing a direct goal which is not the case with most of the studies assessing the influence of reward-history on attention. </w:t>
      </w:r>
      <w:r w:rsidR="00436F16">
        <w:t xml:space="preserve">Further research using SSVEPs in tasks designed to explicitly address the reward-history effects could help disentangle between the possible explanations of our findings.  </w:t>
      </w:r>
    </w:p>
    <w:p w14:paraId="63C3831E" w14:textId="055E7D94" w:rsidR="00136E70" w:rsidRDefault="00E922F9" w:rsidP="00B87274">
      <w:pPr>
        <w:spacing w:line="480" w:lineRule="auto"/>
        <w:ind w:firstLine="720"/>
        <w:jc w:val="both"/>
      </w:pPr>
      <w:r>
        <w:t>In this</w:t>
      </w:r>
      <w:r w:rsidR="00B87274">
        <w:t xml:space="preserve"> electrophysiological study </w:t>
      </w:r>
      <w:r>
        <w:t xml:space="preserve">we </w:t>
      </w:r>
      <w:r w:rsidR="00B87274">
        <w:t>investigate</w:t>
      </w:r>
      <w:r>
        <w:t>d</w:t>
      </w:r>
      <w:r w:rsidR="00B87274">
        <w:t xml:space="preserve"> the simultaneous deployment of attention to stimuli of different values when they act</w:t>
      </w:r>
      <w:r>
        <w:t>ed</w:t>
      </w:r>
      <w:r w:rsidR="00B87274">
        <w:t xml:space="preserve"> as either targets or distractors. </w:t>
      </w:r>
      <w:r>
        <w:t>Our results provide</w:t>
      </w:r>
      <w:r w:rsidR="00B87274">
        <w:t xml:space="preserve"> a novel insight into the flexible dynamics of attentional deployment based on value of different stimuli. </w:t>
      </w:r>
      <w:r>
        <w:t>They</w:t>
      </w:r>
      <w:r w:rsidR="00B87274">
        <w:t xml:space="preserve"> reveal the</w:t>
      </w:r>
      <w:r w:rsidR="00136E70">
        <w:t xml:space="preserve"> mechanism through which reward</w:t>
      </w:r>
      <w:r w:rsidR="00ED76F0">
        <w:t>s</w:t>
      </w:r>
      <w:r w:rsidR="00136E70">
        <w:t xml:space="preserve"> can </w:t>
      </w:r>
      <w:r w:rsidR="00ED76F0">
        <w:t>enhance</w:t>
      </w:r>
      <w:r w:rsidR="00136E70">
        <w:t xml:space="preserve"> goal-directed attention. </w:t>
      </w:r>
      <w:r w:rsidR="00ED76F0">
        <w:t>First, we</w:t>
      </w:r>
      <w:r w:rsidR="00136E70">
        <w:t xml:space="preserve"> show that monetary rewards can </w:t>
      </w:r>
      <w:r w:rsidR="00ED76F0">
        <w:t>enhance</w:t>
      </w:r>
      <w:r w:rsidR="00136E70">
        <w:t xml:space="preserve"> goal-directed attention. Further, we demonstrate that the</w:t>
      </w:r>
      <w:r w:rsidR="00ED76F0">
        <w:t xml:space="preserve">re is a facilitated processing of the feature </w:t>
      </w:r>
      <w:r w:rsidR="00136E70">
        <w:t>linked to high rewards</w:t>
      </w:r>
      <w:r w:rsidR="00ED76F0">
        <w:t>,</w:t>
      </w:r>
      <w:r w:rsidR="00136E70">
        <w:t xml:space="preserve"> both when it acts as a target and a distractor. </w:t>
      </w:r>
      <w:r w:rsidR="00B87274">
        <w:t>Finally</w:t>
      </w:r>
      <w:r w:rsidR="00136E70">
        <w:t xml:space="preserve">, this biased competition </w:t>
      </w:r>
      <w:r w:rsidR="00B87274">
        <w:t>is no longer present</w:t>
      </w:r>
      <w:r w:rsidR="00136E70">
        <w:t xml:space="preserve"> once the rewards are no longer available. </w:t>
      </w:r>
      <w:r w:rsidR="00ED76F0">
        <w:t>These results corroborate</w:t>
      </w:r>
      <w:r w:rsidR="00136E70">
        <w:t xml:space="preserve"> the importance of motivation in guiding attention </w:t>
      </w:r>
      <w:r w:rsidR="00136E70">
        <w:fldChar w:fldCharType="begin" w:fldLock="1"/>
      </w:r>
      <w:r w:rsidR="00834044">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M. Failing &amp; Theeuwes, 2017; Pessoa, 2015)","manualFormatting":"(Botvinick &amp; Braver, 2015; Chelazzi et al., 2013; Failing &amp; Theeuwes, 2017; Pessoa, 2015)","plainTextFormattedCitation":"(Botvinick &amp; Braver, 2015; Chelazzi et al., 2013; M. Failing &amp; Theeuwes, 2017; Pessoa, 2015)","previouslyFormattedCitation":"(Botvinick &amp; Braver, 2015; Chelazzi et al., 2013; M. Failing &amp; Theeuwes, 2017; Pessoa, 2015)"},"properties":{"noteIndex":0},"schema":"https://github.com/citation-style-language/schema/raw/master/csl-citation.json"}</w:instrText>
      </w:r>
      <w:r w:rsidR="00136E70">
        <w:fldChar w:fldCharType="separate"/>
      </w:r>
      <w:r w:rsidR="00136E70" w:rsidRPr="00136E70">
        <w:rPr>
          <w:noProof/>
        </w:rPr>
        <w:t xml:space="preserve">(Botvinick &amp; Braver, </w:t>
      </w:r>
      <w:r w:rsidR="00CB7E8A">
        <w:rPr>
          <w:noProof/>
        </w:rPr>
        <w:t xml:space="preserve">2015; Chelazzi et al., 2013; </w:t>
      </w:r>
      <w:r w:rsidR="00136E70" w:rsidRPr="00136E70">
        <w:rPr>
          <w:noProof/>
        </w:rPr>
        <w:t>Failing &amp; Theeuwes, 2017; Pessoa, 2015)</w:t>
      </w:r>
      <w:r w:rsidR="00136E70">
        <w:fldChar w:fldCharType="end"/>
      </w:r>
      <w:r w:rsidR="00ED76F0">
        <w:t xml:space="preserve">, and </w:t>
      </w:r>
      <w:r w:rsidR="00CB7E8A">
        <w:t>provide</w:t>
      </w:r>
      <w:r w:rsidR="00136E70">
        <w:t xml:space="preserve"> a clear mechanisms through which motivation can influence attention in the visual cortex</w:t>
      </w:r>
      <w:r w:rsidR="00ED76F0">
        <w:t>,</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rsidR="00136E70">
        <w:t xml:space="preserve">. </w:t>
      </w:r>
      <w:r w:rsidR="00CB7E8A">
        <w:t xml:space="preserve">Finally, this study demonstrates the value of using the SSVEPs to investigate the simultaneous competition for attentional resources of stimuli of different values. This technique can be used to further test the existing theoretical models which relate attention and motivation. </w:t>
      </w:r>
      <w:r w:rsidR="00672825">
        <w:t xml:space="preserve">Crucially, this technique allows for measuring the processing of both targets and distractors, while dissociating between the effects of goal-driven attention and reward. </w:t>
      </w:r>
    </w:p>
    <w:p w14:paraId="5F60CC6B" w14:textId="5EAF604C" w:rsidR="008B3849" w:rsidRDefault="004A49F2" w:rsidP="004B04C5">
      <w:pPr>
        <w:pStyle w:val="Heading1"/>
        <w:spacing w:before="0" w:after="240"/>
      </w:pPr>
      <w:r>
        <w:lastRenderedPageBreak/>
        <w:t>Supplementary materials</w:t>
      </w:r>
    </w:p>
    <w:p w14:paraId="090E2578" w14:textId="77777777" w:rsidR="004A49F2" w:rsidRPr="004A49F2" w:rsidRDefault="004A49F2" w:rsidP="004A49F2"/>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634"/>
        <w:gridCol w:w="2815"/>
      </w:tblGrid>
      <w:tr w:rsidR="008D04CE" w14:paraId="37E6D32F" w14:textId="77777777" w:rsidTr="00EC3983">
        <w:trPr>
          <w:trHeight w:val="588"/>
        </w:trPr>
        <w:tc>
          <w:tcPr>
            <w:tcW w:w="9378"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EC3983">
        <w:trPr>
          <w:trHeight w:val="588"/>
        </w:trPr>
        <w:tc>
          <w:tcPr>
            <w:tcW w:w="1973" w:type="dxa"/>
            <w:tcBorders>
              <w:top w:val="single" w:sz="4" w:space="0" w:color="auto"/>
            </w:tcBorders>
            <w:vAlign w:val="center"/>
          </w:tcPr>
          <w:p w14:paraId="2D408C84" w14:textId="77777777" w:rsidR="008D04CE" w:rsidRDefault="008D04CE" w:rsidP="00032483">
            <w:r>
              <w:t>Reward phase</w:t>
            </w:r>
          </w:p>
        </w:tc>
        <w:tc>
          <w:tcPr>
            <w:tcW w:w="2103" w:type="dxa"/>
            <w:tcBorders>
              <w:top w:val="single" w:sz="4" w:space="0" w:color="auto"/>
            </w:tcBorders>
            <w:vAlign w:val="center"/>
          </w:tcPr>
          <w:p w14:paraId="205B60A6" w14:textId="77777777" w:rsidR="008D04CE" w:rsidRDefault="008D04CE" w:rsidP="00032483">
            <w:r>
              <w:t>Reward probability</w:t>
            </w:r>
          </w:p>
        </w:tc>
        <w:tc>
          <w:tcPr>
            <w:tcW w:w="2563" w:type="dxa"/>
            <w:tcBorders>
              <w:top w:val="single" w:sz="4" w:space="0" w:color="auto"/>
            </w:tcBorders>
            <w:vAlign w:val="center"/>
          </w:tcPr>
          <w:p w14:paraId="6C9778B9" w14:textId="77777777" w:rsidR="008D04CE" w:rsidRPr="007F6AA7" w:rsidRDefault="008D04CE" w:rsidP="00032483">
            <w:r>
              <w:t>Sensitivity (d`)</w:t>
            </w:r>
          </w:p>
        </w:tc>
        <w:tc>
          <w:tcPr>
            <w:tcW w:w="2739" w:type="dxa"/>
            <w:tcBorders>
              <w:top w:val="single" w:sz="4" w:space="0" w:color="auto"/>
            </w:tcBorders>
            <w:vAlign w:val="center"/>
          </w:tcPr>
          <w:p w14:paraId="09FF48CC" w14:textId="77777777" w:rsidR="008D04CE" w:rsidRPr="00297068" w:rsidRDefault="008D04CE" w:rsidP="00032483">
            <w:r>
              <w:t>Reaction times (milliseconds)</w:t>
            </w:r>
          </w:p>
        </w:tc>
      </w:tr>
      <w:tr w:rsidR="008D04CE" w14:paraId="336863A1" w14:textId="77777777" w:rsidTr="00EC3983">
        <w:trPr>
          <w:trHeight w:val="387"/>
        </w:trPr>
        <w:tc>
          <w:tcPr>
            <w:tcW w:w="1973" w:type="dxa"/>
            <w:vAlign w:val="center"/>
          </w:tcPr>
          <w:p w14:paraId="6F1B6BE3" w14:textId="77777777" w:rsidR="008D04CE" w:rsidRDefault="008D04CE" w:rsidP="00032483">
            <w:r>
              <w:t>Baseline</w:t>
            </w:r>
          </w:p>
        </w:tc>
        <w:tc>
          <w:tcPr>
            <w:tcW w:w="2103" w:type="dxa"/>
            <w:vAlign w:val="center"/>
          </w:tcPr>
          <w:p w14:paraId="0A06D356" w14:textId="77777777" w:rsidR="008D04CE" w:rsidRPr="008E021D" w:rsidRDefault="008D04CE" w:rsidP="00032483">
            <w:r>
              <w:t>High</w:t>
            </w:r>
          </w:p>
        </w:tc>
        <w:tc>
          <w:tcPr>
            <w:tcW w:w="2563" w:type="dxa"/>
            <w:vAlign w:val="center"/>
          </w:tcPr>
          <w:p w14:paraId="42E64510" w14:textId="77777777" w:rsidR="008D04CE" w:rsidRPr="00FF1479" w:rsidRDefault="008D04CE" w:rsidP="00032483">
            <w:r>
              <w:t>1.65 [</w:t>
            </w:r>
            <w:r w:rsidRPr="00B0719B">
              <w:t>-0.04</w:t>
            </w:r>
            <w:r>
              <w:t>,</w:t>
            </w:r>
            <w:r w:rsidRPr="00B0719B">
              <w:t xml:space="preserve"> 2.68]</w:t>
            </w:r>
          </w:p>
        </w:tc>
        <w:tc>
          <w:tcPr>
            <w:tcW w:w="2739" w:type="dxa"/>
            <w:vAlign w:val="center"/>
          </w:tcPr>
          <w:p w14:paraId="16F440D8" w14:textId="77777777" w:rsidR="008D04CE" w:rsidRDefault="008D04CE" w:rsidP="00032483">
            <w:r w:rsidRPr="004D485E">
              <w:t>547.07 [485.64</w:t>
            </w:r>
            <w:r>
              <w:t>,</w:t>
            </w:r>
            <w:r w:rsidRPr="004D485E">
              <w:t xml:space="preserve"> 619.34]</w:t>
            </w:r>
          </w:p>
        </w:tc>
      </w:tr>
      <w:tr w:rsidR="008D04CE" w14:paraId="73DF37F6" w14:textId="77777777" w:rsidTr="00EC3983">
        <w:trPr>
          <w:trHeight w:val="387"/>
        </w:trPr>
        <w:tc>
          <w:tcPr>
            <w:tcW w:w="1973" w:type="dxa"/>
            <w:vAlign w:val="center"/>
          </w:tcPr>
          <w:p w14:paraId="46C2E411" w14:textId="77777777" w:rsidR="008D04CE" w:rsidRDefault="008D04CE" w:rsidP="00032483">
            <w:r>
              <w:t>Baseline</w:t>
            </w:r>
          </w:p>
        </w:tc>
        <w:tc>
          <w:tcPr>
            <w:tcW w:w="2103" w:type="dxa"/>
            <w:vAlign w:val="center"/>
          </w:tcPr>
          <w:p w14:paraId="3DB42C14" w14:textId="77777777" w:rsidR="008D04CE" w:rsidRPr="008E021D" w:rsidRDefault="008D04CE" w:rsidP="00032483">
            <w:r>
              <w:t>Low</w:t>
            </w:r>
          </w:p>
        </w:tc>
        <w:tc>
          <w:tcPr>
            <w:tcW w:w="2563" w:type="dxa"/>
            <w:vAlign w:val="center"/>
          </w:tcPr>
          <w:p w14:paraId="440BD52E" w14:textId="77777777" w:rsidR="008D04CE" w:rsidRPr="00FF1479" w:rsidRDefault="008D04CE" w:rsidP="00032483">
            <w:r w:rsidRPr="00B0719B">
              <w:t>1.45 [</w:t>
            </w:r>
            <w:r>
              <w:t xml:space="preserve"> </w:t>
            </w:r>
            <w:r w:rsidRPr="00B0719B">
              <w:t>0.04</w:t>
            </w:r>
            <w:r>
              <w:t>,</w:t>
            </w:r>
            <w:r w:rsidRPr="00B0719B">
              <w:t xml:space="preserve"> 2.3</w:t>
            </w:r>
            <w:r>
              <w:t>0</w:t>
            </w:r>
            <w:r w:rsidRPr="00B0719B">
              <w:t>]</w:t>
            </w:r>
          </w:p>
        </w:tc>
        <w:tc>
          <w:tcPr>
            <w:tcW w:w="2739" w:type="dxa"/>
            <w:vAlign w:val="center"/>
          </w:tcPr>
          <w:p w14:paraId="14FE1E5B" w14:textId="77777777" w:rsidR="008D04CE" w:rsidRDefault="008D04CE" w:rsidP="00032483">
            <w:r w:rsidRPr="004D485E">
              <w:t>553.88 [480.45</w:t>
            </w:r>
            <w:r>
              <w:t>,</w:t>
            </w:r>
            <w:r w:rsidRPr="004D485E">
              <w:t xml:space="preserve"> 631.36]</w:t>
            </w:r>
          </w:p>
        </w:tc>
      </w:tr>
      <w:tr w:rsidR="008D04CE" w14:paraId="4487FABF" w14:textId="77777777" w:rsidTr="00EC3983">
        <w:trPr>
          <w:trHeight w:val="387"/>
        </w:trPr>
        <w:tc>
          <w:tcPr>
            <w:tcW w:w="1973" w:type="dxa"/>
            <w:vAlign w:val="center"/>
          </w:tcPr>
          <w:p w14:paraId="5572CD54" w14:textId="77777777" w:rsidR="008D04CE" w:rsidRDefault="008D04CE" w:rsidP="00032483">
            <w:r>
              <w:t>Training</w:t>
            </w:r>
          </w:p>
        </w:tc>
        <w:tc>
          <w:tcPr>
            <w:tcW w:w="2103" w:type="dxa"/>
            <w:vAlign w:val="center"/>
          </w:tcPr>
          <w:p w14:paraId="303BFE30" w14:textId="77777777" w:rsidR="008D04CE" w:rsidRPr="008E021D" w:rsidRDefault="008D04CE" w:rsidP="00032483">
            <w:r>
              <w:t>High</w:t>
            </w:r>
          </w:p>
        </w:tc>
        <w:tc>
          <w:tcPr>
            <w:tcW w:w="2563" w:type="dxa"/>
            <w:vAlign w:val="center"/>
          </w:tcPr>
          <w:p w14:paraId="089335C8" w14:textId="77777777" w:rsidR="008D04CE" w:rsidRPr="00FF1479" w:rsidRDefault="008D04CE" w:rsidP="00032483">
            <w:r w:rsidRPr="00B0719B">
              <w:t>1.69 [-0.29</w:t>
            </w:r>
            <w:r>
              <w:t>,</w:t>
            </w:r>
            <w:r w:rsidRPr="00B0719B">
              <w:t xml:space="preserve"> 2.73]</w:t>
            </w:r>
          </w:p>
        </w:tc>
        <w:tc>
          <w:tcPr>
            <w:tcW w:w="2739" w:type="dxa"/>
            <w:vAlign w:val="center"/>
          </w:tcPr>
          <w:p w14:paraId="1282F1EE" w14:textId="77777777" w:rsidR="008D04CE" w:rsidRDefault="008D04CE" w:rsidP="00032483">
            <w:r w:rsidRPr="004D485E">
              <w:t>525.11 [467.12</w:t>
            </w:r>
            <w:r>
              <w:t>,</w:t>
            </w:r>
            <w:r w:rsidRPr="004D485E">
              <w:t xml:space="preserve"> 599.49]</w:t>
            </w:r>
          </w:p>
        </w:tc>
      </w:tr>
      <w:tr w:rsidR="008D04CE" w14:paraId="6B21DA99" w14:textId="77777777" w:rsidTr="00EC3983">
        <w:trPr>
          <w:trHeight w:val="387"/>
        </w:trPr>
        <w:tc>
          <w:tcPr>
            <w:tcW w:w="1973" w:type="dxa"/>
            <w:vAlign w:val="center"/>
          </w:tcPr>
          <w:p w14:paraId="2FAB4F93" w14:textId="77777777" w:rsidR="008D04CE" w:rsidRDefault="008D04CE" w:rsidP="00032483">
            <w:r>
              <w:t>Training</w:t>
            </w:r>
          </w:p>
        </w:tc>
        <w:tc>
          <w:tcPr>
            <w:tcW w:w="2103" w:type="dxa"/>
            <w:vAlign w:val="center"/>
          </w:tcPr>
          <w:p w14:paraId="5A187A3D" w14:textId="77777777" w:rsidR="008D04CE" w:rsidRPr="00534F07" w:rsidRDefault="008D04CE" w:rsidP="00032483">
            <w:r>
              <w:t>Low</w:t>
            </w:r>
          </w:p>
        </w:tc>
        <w:tc>
          <w:tcPr>
            <w:tcW w:w="2563" w:type="dxa"/>
            <w:vAlign w:val="center"/>
          </w:tcPr>
          <w:p w14:paraId="78166D11" w14:textId="77777777" w:rsidR="008D04CE" w:rsidRPr="00FF1479" w:rsidRDefault="008D04CE" w:rsidP="00032483">
            <w:r w:rsidRPr="00B0719B">
              <w:t>1.61 [</w:t>
            </w:r>
            <w:r>
              <w:t xml:space="preserve"> </w:t>
            </w:r>
            <w:r w:rsidRPr="00B0719B">
              <w:t>0.46</w:t>
            </w:r>
            <w:r>
              <w:t>,</w:t>
            </w:r>
            <w:r w:rsidRPr="00B0719B">
              <w:t xml:space="preserve"> 2.68]</w:t>
            </w:r>
          </w:p>
        </w:tc>
        <w:tc>
          <w:tcPr>
            <w:tcW w:w="2739" w:type="dxa"/>
            <w:vAlign w:val="center"/>
          </w:tcPr>
          <w:p w14:paraId="0F632F7F" w14:textId="77777777" w:rsidR="008D04CE" w:rsidRDefault="008D04CE" w:rsidP="00032483">
            <w:r w:rsidRPr="004D485E">
              <w:t>538.55 [465.32</w:t>
            </w:r>
            <w:r>
              <w:t>,</w:t>
            </w:r>
            <w:r w:rsidRPr="004D485E">
              <w:t xml:space="preserve"> 584.63]</w:t>
            </w:r>
          </w:p>
        </w:tc>
      </w:tr>
      <w:tr w:rsidR="008D04CE" w14:paraId="719BF9C9" w14:textId="77777777" w:rsidTr="00EC3983">
        <w:trPr>
          <w:trHeight w:val="387"/>
        </w:trPr>
        <w:tc>
          <w:tcPr>
            <w:tcW w:w="1973" w:type="dxa"/>
            <w:vAlign w:val="center"/>
          </w:tcPr>
          <w:p w14:paraId="0CCC1A05" w14:textId="77777777" w:rsidR="008D04CE" w:rsidRDefault="008D04CE" w:rsidP="00032483">
            <w:r>
              <w:t>Test</w:t>
            </w:r>
          </w:p>
        </w:tc>
        <w:tc>
          <w:tcPr>
            <w:tcW w:w="2103" w:type="dxa"/>
            <w:vAlign w:val="center"/>
          </w:tcPr>
          <w:p w14:paraId="0D0EDDCE" w14:textId="77777777" w:rsidR="008D04CE" w:rsidRPr="00C21D51" w:rsidRDefault="008D04CE" w:rsidP="00032483">
            <w:r>
              <w:t>High</w:t>
            </w:r>
          </w:p>
        </w:tc>
        <w:tc>
          <w:tcPr>
            <w:tcW w:w="2563" w:type="dxa"/>
            <w:vAlign w:val="center"/>
          </w:tcPr>
          <w:p w14:paraId="0E5FCCDB" w14:textId="77777777" w:rsidR="008D04CE" w:rsidRPr="00FF1479" w:rsidRDefault="008D04CE" w:rsidP="00032483">
            <w:r w:rsidRPr="00B0719B">
              <w:t>1.62 [-0.2</w:t>
            </w:r>
            <w:r>
              <w:t>0,</w:t>
            </w:r>
            <w:r w:rsidRPr="00B0719B">
              <w:t xml:space="preserve"> 2.73]</w:t>
            </w:r>
          </w:p>
        </w:tc>
        <w:tc>
          <w:tcPr>
            <w:tcW w:w="2739" w:type="dxa"/>
            <w:vAlign w:val="center"/>
          </w:tcPr>
          <w:p w14:paraId="0C4296B3" w14:textId="77777777" w:rsidR="008D04CE" w:rsidRDefault="008D04CE" w:rsidP="00032483">
            <w:r w:rsidRPr="004D485E">
              <w:t>528.66 [457.08</w:t>
            </w:r>
            <w:r>
              <w:t>,</w:t>
            </w:r>
            <w:r w:rsidRPr="004D485E">
              <w:t xml:space="preserve"> 599.83]</w:t>
            </w:r>
          </w:p>
        </w:tc>
      </w:tr>
      <w:tr w:rsidR="008D04CE" w14:paraId="00F5D87B" w14:textId="77777777" w:rsidTr="00EC3983">
        <w:trPr>
          <w:trHeight w:val="387"/>
        </w:trPr>
        <w:tc>
          <w:tcPr>
            <w:tcW w:w="1973" w:type="dxa"/>
            <w:tcBorders>
              <w:bottom w:val="single" w:sz="4" w:space="0" w:color="auto"/>
            </w:tcBorders>
            <w:vAlign w:val="center"/>
          </w:tcPr>
          <w:p w14:paraId="07CA8D08" w14:textId="77777777" w:rsidR="008D04CE" w:rsidRDefault="008D04CE" w:rsidP="00032483">
            <w:r>
              <w:t>Test</w:t>
            </w:r>
          </w:p>
        </w:tc>
        <w:tc>
          <w:tcPr>
            <w:tcW w:w="2103" w:type="dxa"/>
            <w:tcBorders>
              <w:bottom w:val="single" w:sz="4" w:space="0" w:color="auto"/>
            </w:tcBorders>
            <w:vAlign w:val="center"/>
          </w:tcPr>
          <w:p w14:paraId="00912CE0" w14:textId="77777777" w:rsidR="008D04CE" w:rsidRPr="00C21D51" w:rsidRDefault="008D04CE" w:rsidP="00032483">
            <w:r>
              <w:t>Low</w:t>
            </w:r>
          </w:p>
        </w:tc>
        <w:tc>
          <w:tcPr>
            <w:tcW w:w="2563" w:type="dxa"/>
            <w:tcBorders>
              <w:bottom w:val="single" w:sz="4" w:space="0" w:color="auto"/>
            </w:tcBorders>
            <w:vAlign w:val="center"/>
          </w:tcPr>
          <w:p w14:paraId="5C732CFE" w14:textId="77777777" w:rsidR="008D04CE" w:rsidRPr="00FF1479" w:rsidRDefault="008D04CE" w:rsidP="00032483">
            <w:r w:rsidRPr="00B0719B">
              <w:t>1.61 [</w:t>
            </w:r>
            <w:r>
              <w:t xml:space="preserve"> </w:t>
            </w:r>
            <w:r w:rsidRPr="00B0719B">
              <w:t>0.74</w:t>
            </w:r>
            <w:r>
              <w:t>,</w:t>
            </w:r>
            <w:r w:rsidRPr="00B0719B">
              <w:t xml:space="preserve"> 2.88]</w:t>
            </w:r>
          </w:p>
        </w:tc>
        <w:tc>
          <w:tcPr>
            <w:tcW w:w="2739" w:type="dxa"/>
            <w:tcBorders>
              <w:bottom w:val="single" w:sz="4" w:space="0" w:color="auto"/>
            </w:tcBorders>
            <w:vAlign w:val="center"/>
          </w:tcPr>
          <w:p w14:paraId="4991FF24" w14:textId="77777777" w:rsidR="008D04CE" w:rsidRDefault="008D04CE" w:rsidP="00032483">
            <w:r w:rsidRPr="004D485E">
              <w:t>539.76 [455.8</w:t>
            </w:r>
            <w:r>
              <w:t>0,</w:t>
            </w:r>
            <w:r w:rsidRPr="004D485E">
              <w:t xml:space="preserve"> 623.21]</w:t>
            </w:r>
          </w:p>
        </w:tc>
      </w:tr>
    </w:tbl>
    <w:p w14:paraId="38BAEB82" w14:textId="77777777" w:rsidR="008D04CE" w:rsidRPr="008D04CE" w:rsidRDefault="008D04CE" w:rsidP="008D04CE">
      <w:pPr>
        <w:spacing w:line="480" w:lineRule="auto"/>
        <w:jc w:val="both"/>
        <w:rPr>
          <w:b/>
        </w:rPr>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77777777" w:rsidR="00EC3983" w:rsidRPr="007F6AA7" w:rsidRDefault="00EC3983" w:rsidP="00032483">
            <w:r>
              <w:t>Reward probability</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w:t>
            </w:r>
            <w:proofErr w:type="spellStart"/>
            <w:r>
              <w:t>a.u</w:t>
            </w:r>
            <w:proofErr w:type="spellEnd"/>
            <w:r>
              <w:t>.)</w:t>
            </w:r>
          </w:p>
        </w:tc>
      </w:tr>
      <w:tr w:rsidR="00EC3983" w14:paraId="5DD5770C" w14:textId="77777777" w:rsidTr="00B65C73">
        <w:trPr>
          <w:trHeight w:val="417"/>
        </w:trPr>
        <w:tc>
          <w:tcPr>
            <w:tcW w:w="2164" w:type="dxa"/>
            <w:tcBorders>
              <w:top w:val="single" w:sz="4" w:space="0" w:color="auto"/>
            </w:tcBorders>
            <w:vAlign w:val="center"/>
          </w:tcPr>
          <w:p w14:paraId="21E22CE2" w14:textId="76FAEB0D" w:rsidR="00EC3983" w:rsidRDefault="00B65C73" w:rsidP="00032483">
            <w:r>
              <w:t>Target</w:t>
            </w:r>
          </w:p>
        </w:tc>
        <w:tc>
          <w:tcPr>
            <w:tcW w:w="2278" w:type="dxa"/>
            <w:tcBorders>
              <w:top w:val="single" w:sz="4" w:space="0" w:color="auto"/>
            </w:tcBorders>
            <w:vAlign w:val="center"/>
          </w:tcPr>
          <w:p w14:paraId="7CE0A21B" w14:textId="77777777" w:rsidR="00EC3983" w:rsidRPr="008E021D" w:rsidRDefault="00EC3983" w:rsidP="00032483">
            <w:r>
              <w:t>Baseline</w:t>
            </w:r>
          </w:p>
        </w:tc>
        <w:tc>
          <w:tcPr>
            <w:tcW w:w="2301" w:type="dxa"/>
            <w:tcBorders>
              <w:top w:val="single" w:sz="4" w:space="0" w:color="auto"/>
            </w:tcBorders>
            <w:vAlign w:val="center"/>
          </w:tcPr>
          <w:p w14:paraId="50B7D500" w14:textId="77777777" w:rsidR="00EC3983" w:rsidRDefault="00EC3983" w:rsidP="00032483">
            <w:r>
              <w:t>High</w:t>
            </w:r>
          </w:p>
        </w:tc>
        <w:tc>
          <w:tcPr>
            <w:tcW w:w="2896" w:type="dxa"/>
            <w:tcBorders>
              <w:top w:val="single" w:sz="4" w:space="0" w:color="auto"/>
            </w:tcBorders>
            <w:vAlign w:val="center"/>
          </w:tcPr>
          <w:p w14:paraId="3773501F" w14:textId="77777777" w:rsidR="00EC3983" w:rsidRDefault="00EC3983" w:rsidP="00032483">
            <w:r w:rsidRPr="000B4908">
              <w:t>1.13 [0.92</w:t>
            </w:r>
            <w:r>
              <w:t>,</w:t>
            </w:r>
            <w:r w:rsidRPr="000B4908">
              <w:t xml:space="preserve"> 1.52]</w:t>
            </w:r>
          </w:p>
        </w:tc>
      </w:tr>
      <w:tr w:rsidR="00B65C73" w14:paraId="269AA31C" w14:textId="77777777" w:rsidTr="00B65C73">
        <w:trPr>
          <w:trHeight w:val="417"/>
        </w:trPr>
        <w:tc>
          <w:tcPr>
            <w:tcW w:w="2164" w:type="dxa"/>
          </w:tcPr>
          <w:p w14:paraId="6144F3A1" w14:textId="69C2F2B0" w:rsidR="00B65C73" w:rsidRDefault="00B65C73" w:rsidP="00B65C73">
            <w:r w:rsidRPr="00CD441D">
              <w:t>Target</w:t>
            </w:r>
          </w:p>
        </w:tc>
        <w:tc>
          <w:tcPr>
            <w:tcW w:w="2278" w:type="dxa"/>
            <w:vAlign w:val="center"/>
          </w:tcPr>
          <w:p w14:paraId="2D435363" w14:textId="77777777" w:rsidR="00B65C73" w:rsidRPr="008E021D" w:rsidRDefault="00B65C73" w:rsidP="00B65C73">
            <w:r>
              <w:t>Baseline</w:t>
            </w:r>
          </w:p>
        </w:tc>
        <w:tc>
          <w:tcPr>
            <w:tcW w:w="2301" w:type="dxa"/>
            <w:vAlign w:val="center"/>
          </w:tcPr>
          <w:p w14:paraId="0AE2C606" w14:textId="77777777" w:rsidR="00B65C73" w:rsidRDefault="00B65C73" w:rsidP="00B65C73">
            <w:r>
              <w:t>Low</w:t>
            </w:r>
          </w:p>
        </w:tc>
        <w:tc>
          <w:tcPr>
            <w:tcW w:w="2896" w:type="dxa"/>
            <w:vAlign w:val="center"/>
          </w:tcPr>
          <w:p w14:paraId="38D38B7A" w14:textId="77777777" w:rsidR="00B65C73" w:rsidRDefault="00B65C73" w:rsidP="00B65C73">
            <w:r w:rsidRPr="000B4908">
              <w:t>1.13 [0.86</w:t>
            </w:r>
            <w:r>
              <w:t>,</w:t>
            </w:r>
            <w:r w:rsidRPr="000B4908">
              <w:t xml:space="preserve"> 1.52]</w:t>
            </w:r>
          </w:p>
        </w:tc>
      </w:tr>
      <w:tr w:rsidR="00B65C73" w14:paraId="761E0F9A" w14:textId="77777777" w:rsidTr="00B65C73">
        <w:trPr>
          <w:trHeight w:val="417"/>
        </w:trPr>
        <w:tc>
          <w:tcPr>
            <w:tcW w:w="2164" w:type="dxa"/>
          </w:tcPr>
          <w:p w14:paraId="15703035" w14:textId="50BF8DC6" w:rsidR="00B65C73" w:rsidRDefault="00B65C73" w:rsidP="00B65C73">
            <w:r w:rsidRPr="00CD441D">
              <w:t>Target</w:t>
            </w:r>
          </w:p>
        </w:tc>
        <w:tc>
          <w:tcPr>
            <w:tcW w:w="2278" w:type="dxa"/>
            <w:vAlign w:val="center"/>
          </w:tcPr>
          <w:p w14:paraId="0BF61C3A" w14:textId="77777777" w:rsidR="00B65C73" w:rsidRPr="008E021D" w:rsidRDefault="00B65C73" w:rsidP="00B65C73">
            <w:r>
              <w:t>Training</w:t>
            </w:r>
          </w:p>
        </w:tc>
        <w:tc>
          <w:tcPr>
            <w:tcW w:w="2301" w:type="dxa"/>
            <w:vAlign w:val="center"/>
          </w:tcPr>
          <w:p w14:paraId="7BA58EAB" w14:textId="77777777" w:rsidR="00B65C73" w:rsidRDefault="00B65C73" w:rsidP="00B65C73">
            <w:r>
              <w:t>High</w:t>
            </w:r>
          </w:p>
        </w:tc>
        <w:tc>
          <w:tcPr>
            <w:tcW w:w="2896" w:type="dxa"/>
            <w:vAlign w:val="center"/>
          </w:tcPr>
          <w:p w14:paraId="195F3FC4" w14:textId="77777777" w:rsidR="00B65C73" w:rsidRDefault="00B65C73" w:rsidP="00B65C73">
            <w:r w:rsidRPr="000B4908">
              <w:t>1.16 [0.8</w:t>
            </w:r>
            <w:r>
              <w:t>0,</w:t>
            </w:r>
            <w:r w:rsidRPr="000B4908">
              <w:t xml:space="preserve"> 1.6</w:t>
            </w:r>
            <w:r>
              <w:t>0</w:t>
            </w:r>
            <w:r w:rsidRPr="000B4908">
              <w:t>]</w:t>
            </w:r>
          </w:p>
        </w:tc>
      </w:tr>
      <w:tr w:rsidR="00B65C73" w14:paraId="2A47E67B" w14:textId="77777777" w:rsidTr="00B65C73">
        <w:trPr>
          <w:trHeight w:val="417"/>
        </w:trPr>
        <w:tc>
          <w:tcPr>
            <w:tcW w:w="2164" w:type="dxa"/>
          </w:tcPr>
          <w:p w14:paraId="7A497922" w14:textId="4E075B2B" w:rsidR="00B65C73" w:rsidRDefault="00B65C73" w:rsidP="00B65C73">
            <w:r w:rsidRPr="00CD441D">
              <w:t>Target</w:t>
            </w:r>
          </w:p>
        </w:tc>
        <w:tc>
          <w:tcPr>
            <w:tcW w:w="2278" w:type="dxa"/>
            <w:vAlign w:val="center"/>
          </w:tcPr>
          <w:p w14:paraId="6FB906A8" w14:textId="77777777" w:rsidR="00B65C73" w:rsidRPr="00534F07" w:rsidRDefault="00B65C73" w:rsidP="00B65C73">
            <w:r>
              <w:t>Training</w:t>
            </w:r>
          </w:p>
        </w:tc>
        <w:tc>
          <w:tcPr>
            <w:tcW w:w="2301" w:type="dxa"/>
            <w:vAlign w:val="center"/>
          </w:tcPr>
          <w:p w14:paraId="28415E3C" w14:textId="77777777" w:rsidR="00B65C73" w:rsidRDefault="00B65C73" w:rsidP="00B65C73">
            <w:r>
              <w:t>Low</w:t>
            </w:r>
          </w:p>
        </w:tc>
        <w:tc>
          <w:tcPr>
            <w:tcW w:w="2896" w:type="dxa"/>
            <w:vAlign w:val="center"/>
          </w:tcPr>
          <w:p w14:paraId="6EC8D95E" w14:textId="77777777" w:rsidR="00B65C73" w:rsidRDefault="00B65C73" w:rsidP="00B65C73">
            <w:r w:rsidRPr="000B4908">
              <w:t>1.13 [0.76</w:t>
            </w:r>
            <w:r>
              <w:t>,</w:t>
            </w:r>
            <w:r w:rsidRPr="000B4908">
              <w:t xml:space="preserve"> 1.71]</w:t>
            </w:r>
          </w:p>
        </w:tc>
      </w:tr>
      <w:tr w:rsidR="00B65C73" w14:paraId="4F408104" w14:textId="77777777" w:rsidTr="00B65C73">
        <w:trPr>
          <w:trHeight w:val="417"/>
        </w:trPr>
        <w:tc>
          <w:tcPr>
            <w:tcW w:w="2164" w:type="dxa"/>
          </w:tcPr>
          <w:p w14:paraId="2361D5ED" w14:textId="66C4E0B1" w:rsidR="00B65C73" w:rsidRDefault="00B65C73" w:rsidP="00B65C73">
            <w:r w:rsidRPr="00CD441D">
              <w:t>Target</w:t>
            </w:r>
          </w:p>
        </w:tc>
        <w:tc>
          <w:tcPr>
            <w:tcW w:w="2278" w:type="dxa"/>
            <w:vAlign w:val="center"/>
          </w:tcPr>
          <w:p w14:paraId="7B58A562" w14:textId="77777777" w:rsidR="00B65C73" w:rsidRPr="00C21D51" w:rsidRDefault="00B65C73" w:rsidP="00B65C73">
            <w:r>
              <w:t>Test</w:t>
            </w:r>
          </w:p>
        </w:tc>
        <w:tc>
          <w:tcPr>
            <w:tcW w:w="2301" w:type="dxa"/>
            <w:vAlign w:val="center"/>
          </w:tcPr>
          <w:p w14:paraId="12CD9AF6" w14:textId="77777777" w:rsidR="00B65C73" w:rsidRDefault="00B65C73" w:rsidP="00B65C73">
            <w:r>
              <w:t>High</w:t>
            </w:r>
          </w:p>
        </w:tc>
        <w:tc>
          <w:tcPr>
            <w:tcW w:w="2896" w:type="dxa"/>
            <w:vAlign w:val="center"/>
          </w:tcPr>
          <w:p w14:paraId="74BE9AAB" w14:textId="77777777" w:rsidR="00B65C73" w:rsidRDefault="00B65C73" w:rsidP="00B65C73">
            <w:r w:rsidRPr="000B4908">
              <w:t>1.13 [0.61</w:t>
            </w:r>
            <w:r>
              <w:t>,</w:t>
            </w:r>
            <w:r w:rsidRPr="000B4908">
              <w:t xml:space="preserve"> 1.61]</w:t>
            </w:r>
          </w:p>
        </w:tc>
      </w:tr>
      <w:tr w:rsidR="00B65C73" w14:paraId="3748D43D" w14:textId="77777777" w:rsidTr="00B65C73">
        <w:trPr>
          <w:trHeight w:val="417"/>
        </w:trPr>
        <w:tc>
          <w:tcPr>
            <w:tcW w:w="2164" w:type="dxa"/>
          </w:tcPr>
          <w:p w14:paraId="78A249B2" w14:textId="7B856BE2" w:rsidR="00B65C73" w:rsidRDefault="00B65C73" w:rsidP="00B65C73">
            <w:r w:rsidRPr="00CD441D">
              <w:t>Target</w:t>
            </w:r>
          </w:p>
        </w:tc>
        <w:tc>
          <w:tcPr>
            <w:tcW w:w="2278" w:type="dxa"/>
            <w:vAlign w:val="center"/>
          </w:tcPr>
          <w:p w14:paraId="04F22A4D" w14:textId="77777777" w:rsidR="00B65C73" w:rsidRPr="00C21D51" w:rsidRDefault="00B65C73" w:rsidP="00B65C73">
            <w:r>
              <w:t>Test</w:t>
            </w:r>
          </w:p>
        </w:tc>
        <w:tc>
          <w:tcPr>
            <w:tcW w:w="2301" w:type="dxa"/>
            <w:vAlign w:val="center"/>
          </w:tcPr>
          <w:p w14:paraId="594D9088" w14:textId="77777777" w:rsidR="00B65C73" w:rsidRDefault="00B65C73" w:rsidP="00B65C73">
            <w:r>
              <w:t>Low</w:t>
            </w:r>
          </w:p>
        </w:tc>
        <w:tc>
          <w:tcPr>
            <w:tcW w:w="2896" w:type="dxa"/>
            <w:vAlign w:val="center"/>
          </w:tcPr>
          <w:p w14:paraId="0FAE92F7" w14:textId="77777777" w:rsidR="00B65C73" w:rsidRDefault="00B65C73" w:rsidP="00B65C73">
            <w:r w:rsidRPr="000B4908">
              <w:t>1.13 [0.59</w:t>
            </w:r>
            <w:r>
              <w:t>,</w:t>
            </w:r>
            <w:r w:rsidRPr="000B4908">
              <w:t xml:space="preserve"> 1.84]</w:t>
            </w:r>
          </w:p>
        </w:tc>
      </w:tr>
      <w:tr w:rsidR="00EC3983" w14:paraId="18287969" w14:textId="77777777" w:rsidTr="00B65C73">
        <w:trPr>
          <w:trHeight w:val="417"/>
        </w:trPr>
        <w:tc>
          <w:tcPr>
            <w:tcW w:w="2164" w:type="dxa"/>
            <w:vAlign w:val="center"/>
          </w:tcPr>
          <w:p w14:paraId="0002FF15" w14:textId="1EB2A1F8" w:rsidR="00EC3983" w:rsidRDefault="00B65C73" w:rsidP="00032483">
            <w:r>
              <w:t>Distractor</w:t>
            </w:r>
          </w:p>
        </w:tc>
        <w:tc>
          <w:tcPr>
            <w:tcW w:w="2278" w:type="dxa"/>
            <w:vAlign w:val="center"/>
          </w:tcPr>
          <w:p w14:paraId="0E0070B8" w14:textId="77777777" w:rsidR="00EC3983" w:rsidRDefault="00EC3983" w:rsidP="00032483">
            <w:r>
              <w:t>Baseline</w:t>
            </w:r>
          </w:p>
        </w:tc>
        <w:tc>
          <w:tcPr>
            <w:tcW w:w="2301" w:type="dxa"/>
            <w:vAlign w:val="center"/>
          </w:tcPr>
          <w:p w14:paraId="41F0FD24" w14:textId="77777777" w:rsidR="00EC3983" w:rsidRDefault="00EC3983" w:rsidP="00032483">
            <w:r>
              <w:t>High</w:t>
            </w:r>
          </w:p>
        </w:tc>
        <w:tc>
          <w:tcPr>
            <w:tcW w:w="2896" w:type="dxa"/>
            <w:vAlign w:val="center"/>
          </w:tcPr>
          <w:p w14:paraId="552C1B84" w14:textId="77777777" w:rsidR="00EC3983" w:rsidRPr="00C57028" w:rsidRDefault="00EC3983" w:rsidP="00032483">
            <w:r w:rsidRPr="000B4908">
              <w:t>0.87 [0.47</w:t>
            </w:r>
            <w:r>
              <w:t>,</w:t>
            </w:r>
            <w:r w:rsidRPr="000B4908">
              <w:t xml:space="preserve"> 1.17]</w:t>
            </w:r>
          </w:p>
        </w:tc>
      </w:tr>
      <w:tr w:rsidR="00B65C73" w14:paraId="288B832E" w14:textId="77777777" w:rsidTr="00032483">
        <w:trPr>
          <w:trHeight w:val="417"/>
        </w:trPr>
        <w:tc>
          <w:tcPr>
            <w:tcW w:w="2164" w:type="dxa"/>
          </w:tcPr>
          <w:p w14:paraId="63C67E8B" w14:textId="00F72AE0" w:rsidR="00B65C73" w:rsidRDefault="00B65C73" w:rsidP="00B65C73">
            <w:r w:rsidRPr="00612C71">
              <w:t>Distractor</w:t>
            </w:r>
          </w:p>
        </w:tc>
        <w:tc>
          <w:tcPr>
            <w:tcW w:w="2278" w:type="dxa"/>
            <w:vAlign w:val="center"/>
          </w:tcPr>
          <w:p w14:paraId="50F18CB0" w14:textId="77777777" w:rsidR="00B65C73" w:rsidRDefault="00B65C73" w:rsidP="00B65C73">
            <w:r>
              <w:t>Baseline</w:t>
            </w:r>
          </w:p>
        </w:tc>
        <w:tc>
          <w:tcPr>
            <w:tcW w:w="2301" w:type="dxa"/>
            <w:vAlign w:val="center"/>
          </w:tcPr>
          <w:p w14:paraId="5DAF0EE2" w14:textId="77777777" w:rsidR="00B65C73" w:rsidRDefault="00B65C73" w:rsidP="00B65C73">
            <w:r>
              <w:t>Low</w:t>
            </w:r>
          </w:p>
        </w:tc>
        <w:tc>
          <w:tcPr>
            <w:tcW w:w="2896" w:type="dxa"/>
            <w:vAlign w:val="center"/>
          </w:tcPr>
          <w:p w14:paraId="1FDAD0DD" w14:textId="77777777" w:rsidR="00B65C73" w:rsidRPr="00C57028" w:rsidRDefault="00B65C73" w:rsidP="00B65C73">
            <w:r w:rsidRPr="000B4908">
              <w:t>0.87 [0.49</w:t>
            </w:r>
            <w:r>
              <w:t>,</w:t>
            </w:r>
            <w:r w:rsidRPr="000B4908">
              <w:t xml:space="preserve"> 1.11]</w:t>
            </w:r>
          </w:p>
        </w:tc>
      </w:tr>
      <w:tr w:rsidR="00B65C73" w14:paraId="59E8FA9F" w14:textId="77777777" w:rsidTr="00032483">
        <w:trPr>
          <w:trHeight w:val="417"/>
        </w:trPr>
        <w:tc>
          <w:tcPr>
            <w:tcW w:w="2164" w:type="dxa"/>
          </w:tcPr>
          <w:p w14:paraId="0B344DD6" w14:textId="6B87E678" w:rsidR="00B65C73" w:rsidRDefault="00B65C73" w:rsidP="00B65C73">
            <w:r w:rsidRPr="00612C71">
              <w:t>Distractor</w:t>
            </w:r>
          </w:p>
        </w:tc>
        <w:tc>
          <w:tcPr>
            <w:tcW w:w="2278" w:type="dxa"/>
            <w:vAlign w:val="center"/>
          </w:tcPr>
          <w:p w14:paraId="709AC136" w14:textId="77777777" w:rsidR="00B65C73" w:rsidRDefault="00B65C73" w:rsidP="00B65C73">
            <w:r>
              <w:t>Training</w:t>
            </w:r>
          </w:p>
        </w:tc>
        <w:tc>
          <w:tcPr>
            <w:tcW w:w="2301" w:type="dxa"/>
            <w:vAlign w:val="center"/>
          </w:tcPr>
          <w:p w14:paraId="7BF336D7" w14:textId="77777777" w:rsidR="00B65C73" w:rsidRDefault="00B65C73" w:rsidP="00B65C73">
            <w:r>
              <w:t>High</w:t>
            </w:r>
          </w:p>
        </w:tc>
        <w:tc>
          <w:tcPr>
            <w:tcW w:w="2896" w:type="dxa"/>
            <w:vAlign w:val="center"/>
          </w:tcPr>
          <w:p w14:paraId="3C8BCA9F" w14:textId="77777777" w:rsidR="00B65C73" w:rsidRPr="00C57028" w:rsidRDefault="00B65C73" w:rsidP="00B65C73">
            <w:r w:rsidRPr="000B4908">
              <w:t>0.91 [0.54</w:t>
            </w:r>
            <w:r>
              <w:t>,</w:t>
            </w:r>
            <w:r w:rsidRPr="000B4908">
              <w:t xml:space="preserve"> 1.38]</w:t>
            </w:r>
          </w:p>
        </w:tc>
      </w:tr>
      <w:tr w:rsidR="00B65C73" w14:paraId="466750C5" w14:textId="77777777" w:rsidTr="00032483">
        <w:trPr>
          <w:trHeight w:val="417"/>
        </w:trPr>
        <w:tc>
          <w:tcPr>
            <w:tcW w:w="2164" w:type="dxa"/>
          </w:tcPr>
          <w:p w14:paraId="59E37CD4" w14:textId="69181103" w:rsidR="00B65C73" w:rsidRDefault="00B65C73" w:rsidP="00B65C73">
            <w:r w:rsidRPr="00612C71">
              <w:t>Distractor</w:t>
            </w:r>
          </w:p>
        </w:tc>
        <w:tc>
          <w:tcPr>
            <w:tcW w:w="2278" w:type="dxa"/>
            <w:vAlign w:val="center"/>
          </w:tcPr>
          <w:p w14:paraId="0738AD68" w14:textId="77777777" w:rsidR="00B65C73" w:rsidRDefault="00B65C73" w:rsidP="00B65C73">
            <w:r>
              <w:t>Training</w:t>
            </w:r>
          </w:p>
        </w:tc>
        <w:tc>
          <w:tcPr>
            <w:tcW w:w="2301" w:type="dxa"/>
            <w:vAlign w:val="center"/>
          </w:tcPr>
          <w:p w14:paraId="246120D6" w14:textId="77777777" w:rsidR="00B65C73" w:rsidRDefault="00B65C73" w:rsidP="00B65C73">
            <w:r>
              <w:t>Low</w:t>
            </w:r>
          </w:p>
        </w:tc>
        <w:tc>
          <w:tcPr>
            <w:tcW w:w="2896" w:type="dxa"/>
            <w:vAlign w:val="center"/>
          </w:tcPr>
          <w:p w14:paraId="3D35721B" w14:textId="77777777" w:rsidR="00B65C73" w:rsidRPr="00C57028" w:rsidRDefault="00B65C73" w:rsidP="00B65C73">
            <w:r w:rsidRPr="000B4908">
              <w:t>0.89 [0.5</w:t>
            </w:r>
            <w:r>
              <w:t>0,</w:t>
            </w:r>
            <w:r w:rsidRPr="000B4908">
              <w:t xml:space="preserve"> 1.28]</w:t>
            </w:r>
          </w:p>
        </w:tc>
      </w:tr>
      <w:tr w:rsidR="00B65C73" w14:paraId="70508547" w14:textId="77777777" w:rsidTr="00032483">
        <w:trPr>
          <w:trHeight w:val="417"/>
        </w:trPr>
        <w:tc>
          <w:tcPr>
            <w:tcW w:w="2164" w:type="dxa"/>
          </w:tcPr>
          <w:p w14:paraId="0492830A" w14:textId="61717D9A" w:rsidR="00B65C73" w:rsidRDefault="00B65C73" w:rsidP="00B65C73">
            <w:r w:rsidRPr="00612C71">
              <w:t>Distractor</w:t>
            </w:r>
          </w:p>
        </w:tc>
        <w:tc>
          <w:tcPr>
            <w:tcW w:w="2278" w:type="dxa"/>
            <w:vAlign w:val="center"/>
          </w:tcPr>
          <w:p w14:paraId="03B9D893" w14:textId="77777777" w:rsidR="00B65C73" w:rsidRDefault="00B65C73" w:rsidP="00B65C73">
            <w:r>
              <w:t>Test</w:t>
            </w:r>
          </w:p>
        </w:tc>
        <w:tc>
          <w:tcPr>
            <w:tcW w:w="2301" w:type="dxa"/>
            <w:vAlign w:val="center"/>
          </w:tcPr>
          <w:p w14:paraId="0BB62CE3" w14:textId="77777777" w:rsidR="00B65C73" w:rsidRDefault="00B65C73" w:rsidP="00B65C73">
            <w:r>
              <w:t>High</w:t>
            </w:r>
          </w:p>
        </w:tc>
        <w:tc>
          <w:tcPr>
            <w:tcW w:w="2896" w:type="dxa"/>
            <w:vAlign w:val="center"/>
          </w:tcPr>
          <w:p w14:paraId="66E4BDC1" w14:textId="77777777" w:rsidR="00B65C73" w:rsidRPr="00C57028" w:rsidRDefault="00B65C73" w:rsidP="00B65C73">
            <w:r w:rsidRPr="000B4908">
              <w:t>0.88 [0.48</w:t>
            </w:r>
            <w:r>
              <w:t>,</w:t>
            </w:r>
            <w:r w:rsidRPr="000B4908">
              <w:t xml:space="preserve"> 1.23]</w:t>
            </w:r>
          </w:p>
        </w:tc>
      </w:tr>
      <w:tr w:rsidR="00B65C73" w14:paraId="0E2FBF05" w14:textId="77777777" w:rsidTr="00032483">
        <w:trPr>
          <w:trHeight w:val="417"/>
        </w:trPr>
        <w:tc>
          <w:tcPr>
            <w:tcW w:w="2164" w:type="dxa"/>
            <w:tcBorders>
              <w:bottom w:val="single" w:sz="4" w:space="0" w:color="auto"/>
            </w:tcBorders>
          </w:tcPr>
          <w:p w14:paraId="5C15F1C6" w14:textId="5F33DBDD" w:rsidR="00B65C73" w:rsidRDefault="00B65C73" w:rsidP="00B65C73">
            <w:r w:rsidRPr="00612C71">
              <w:t>Distractor</w:t>
            </w:r>
          </w:p>
        </w:tc>
        <w:tc>
          <w:tcPr>
            <w:tcW w:w="2278" w:type="dxa"/>
            <w:tcBorders>
              <w:bottom w:val="single" w:sz="4" w:space="0" w:color="auto"/>
            </w:tcBorders>
            <w:vAlign w:val="center"/>
          </w:tcPr>
          <w:p w14:paraId="50E911DE" w14:textId="77777777" w:rsidR="00B65C73" w:rsidRDefault="00B65C73" w:rsidP="00B65C73">
            <w:r>
              <w:t>Test</w:t>
            </w:r>
          </w:p>
        </w:tc>
        <w:tc>
          <w:tcPr>
            <w:tcW w:w="2301" w:type="dxa"/>
            <w:tcBorders>
              <w:bottom w:val="single" w:sz="4" w:space="0" w:color="auto"/>
            </w:tcBorders>
            <w:vAlign w:val="center"/>
          </w:tcPr>
          <w:p w14:paraId="185F62CB" w14:textId="77777777" w:rsidR="00B65C73" w:rsidRDefault="00B65C73" w:rsidP="00B65C73">
            <w:r>
              <w:t>Low</w:t>
            </w:r>
          </w:p>
        </w:tc>
        <w:tc>
          <w:tcPr>
            <w:tcW w:w="2896" w:type="dxa"/>
            <w:tcBorders>
              <w:bottom w:val="single" w:sz="4" w:space="0" w:color="auto"/>
            </w:tcBorders>
            <w:vAlign w:val="center"/>
          </w:tcPr>
          <w:p w14:paraId="1E5DC3DD" w14:textId="77777777" w:rsidR="00B65C73" w:rsidRPr="00C57028" w:rsidRDefault="00B65C73" w:rsidP="00B65C73">
            <w:r w:rsidRPr="000B4908">
              <w:t>0.91 [0.44</w:t>
            </w:r>
            <w:r>
              <w:t>,</w:t>
            </w:r>
            <w:r w:rsidRPr="000B4908">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lastRenderedPageBreak/>
        <w:t>Additional analyses to assess the possible training effects</w:t>
      </w:r>
    </w:p>
    <w:p w14:paraId="66A9CBAD" w14:textId="6E44C23C"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Reward phase * Reward probability</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112"/>
        <w:gridCol w:w="2254"/>
        <w:gridCol w:w="2257"/>
        <w:gridCol w:w="3016"/>
      </w:tblGrid>
      <w:tr w:rsidR="00900F7E" w14:paraId="7751ED6D" w14:textId="77777777" w:rsidTr="00EC3983">
        <w:trPr>
          <w:trHeight w:val="634"/>
        </w:trPr>
        <w:tc>
          <w:tcPr>
            <w:tcW w:w="10206" w:type="dxa"/>
            <w:gridSpan w:val="4"/>
            <w:tcBorders>
              <w:bottom w:val="single" w:sz="4" w:space="0" w:color="auto"/>
            </w:tcBorders>
          </w:tcPr>
          <w:p w14:paraId="785D8030" w14:textId="06380920" w:rsidR="00900F7E" w:rsidRDefault="000C1A99" w:rsidP="00C11E13">
            <w:pPr>
              <w:spacing w:line="360" w:lineRule="auto"/>
            </w:pPr>
            <w:r w:rsidRPr="000C1A99">
              <w:t xml:space="preserve">Supplementary </w:t>
            </w:r>
            <w:r w:rsidR="00900F7E">
              <w:t>Table</w:t>
            </w:r>
            <w:r w:rsidR="008D04CE">
              <w:t xml:space="preserve"> 3</w:t>
            </w:r>
          </w:p>
          <w:p w14:paraId="360BA1FB" w14:textId="1AC2F46E" w:rsidR="00900F7E" w:rsidRDefault="00566A39" w:rsidP="00C11E13">
            <w:pPr>
              <w:spacing w:line="360" w:lineRule="auto"/>
              <w:rPr>
                <w:i/>
              </w:rPr>
            </w:pPr>
            <w:r>
              <w:rPr>
                <w:i/>
              </w:rPr>
              <w:t xml:space="preserve">Means and 95% HDIs of </w:t>
            </w:r>
            <w:r w:rsidR="009447C0">
              <w:rPr>
                <w:i/>
              </w:rPr>
              <w:t xml:space="preserve">the war data for </w:t>
            </w:r>
            <w:r>
              <w:rPr>
                <w:i/>
              </w:rPr>
              <w:t>sensitivity</w:t>
            </w:r>
            <w:r w:rsidR="00900F7E">
              <w:rPr>
                <w:i/>
              </w:rPr>
              <w:t xml:space="preserve"> and reaction times across six phases of the experiment</w:t>
            </w:r>
          </w:p>
        </w:tc>
      </w:tr>
      <w:tr w:rsidR="00900F7E" w14:paraId="08F4E747" w14:textId="77777777" w:rsidTr="00EC398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322053D9" w:rsidR="00900F7E" w:rsidRPr="007F6AA7" w:rsidRDefault="00566A39" w:rsidP="00566A39">
            <w:r>
              <w:t>Sensitivity</w:t>
            </w:r>
            <w:r w:rsidR="00900F7E">
              <w:t xml:space="preserve"> (</w:t>
            </w:r>
            <w:r>
              <w:t>d`</w:t>
            </w:r>
            <w:r w:rsidR="00900F7E">
              <w:t>)</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BE7158" w14:paraId="44EB8942" w14:textId="77777777" w:rsidTr="00EC3983">
        <w:trPr>
          <w:trHeight w:val="417"/>
        </w:trPr>
        <w:tc>
          <w:tcPr>
            <w:tcW w:w="2235" w:type="dxa"/>
            <w:tcBorders>
              <w:top w:val="single" w:sz="4" w:space="0" w:color="auto"/>
            </w:tcBorders>
            <w:vAlign w:val="center"/>
          </w:tcPr>
          <w:p w14:paraId="36593DD9" w14:textId="77777777" w:rsidR="00BE7158" w:rsidRDefault="00BE7158" w:rsidP="00BE7158">
            <w:r w:rsidRPr="00DC56DA">
              <w:t>Baseline1</w:t>
            </w:r>
          </w:p>
        </w:tc>
        <w:tc>
          <w:tcPr>
            <w:tcW w:w="2382" w:type="dxa"/>
            <w:tcBorders>
              <w:top w:val="single" w:sz="4" w:space="0" w:color="auto"/>
            </w:tcBorders>
            <w:vAlign w:val="center"/>
          </w:tcPr>
          <w:p w14:paraId="18A68A5F" w14:textId="77777777" w:rsidR="00BE7158" w:rsidRPr="008E021D" w:rsidRDefault="00BE7158" w:rsidP="00BE7158">
            <w:r>
              <w:t>High</w:t>
            </w:r>
          </w:p>
        </w:tc>
        <w:tc>
          <w:tcPr>
            <w:tcW w:w="2388" w:type="dxa"/>
            <w:tcBorders>
              <w:top w:val="single" w:sz="4" w:space="0" w:color="auto"/>
            </w:tcBorders>
            <w:vAlign w:val="center"/>
          </w:tcPr>
          <w:p w14:paraId="48171E80" w14:textId="18FF7A82" w:rsidR="00BE7158" w:rsidRDefault="00BE7158" w:rsidP="00BE7158">
            <w:r>
              <w:t>1.49 [</w:t>
            </w:r>
            <w:r w:rsidRPr="006105B7">
              <w:t>-0.36</w:t>
            </w:r>
            <w:r>
              <w:t>,</w:t>
            </w:r>
            <w:r w:rsidRPr="006105B7">
              <w:t xml:space="preserve"> 2.62]</w:t>
            </w:r>
          </w:p>
        </w:tc>
        <w:tc>
          <w:tcPr>
            <w:tcW w:w="3201" w:type="dxa"/>
            <w:tcBorders>
              <w:top w:val="single" w:sz="4" w:space="0" w:color="auto"/>
            </w:tcBorders>
            <w:vAlign w:val="center"/>
          </w:tcPr>
          <w:p w14:paraId="39F9F2FC" w14:textId="08F67C1D" w:rsidR="00BE7158" w:rsidRDefault="00BE7158" w:rsidP="00BE7158">
            <w:r>
              <w:t>548.73 [</w:t>
            </w:r>
            <w:r w:rsidRPr="006B0220">
              <w:t>479.43</w:t>
            </w:r>
            <w:r>
              <w:t>,</w:t>
            </w:r>
            <w:r w:rsidRPr="006B0220">
              <w:t xml:space="preserve"> 613.76]</w:t>
            </w:r>
          </w:p>
        </w:tc>
      </w:tr>
      <w:tr w:rsidR="00BE7158" w14:paraId="5D1B8851" w14:textId="77777777" w:rsidTr="00EC3983">
        <w:trPr>
          <w:trHeight w:val="417"/>
        </w:trPr>
        <w:tc>
          <w:tcPr>
            <w:tcW w:w="2235" w:type="dxa"/>
            <w:vAlign w:val="center"/>
          </w:tcPr>
          <w:p w14:paraId="1AFD8F68" w14:textId="77777777" w:rsidR="00BE7158" w:rsidRDefault="00BE7158" w:rsidP="00BE7158">
            <w:r w:rsidRPr="00DC56DA">
              <w:t>Baseline1</w:t>
            </w:r>
          </w:p>
        </w:tc>
        <w:tc>
          <w:tcPr>
            <w:tcW w:w="2382" w:type="dxa"/>
            <w:vAlign w:val="center"/>
          </w:tcPr>
          <w:p w14:paraId="0C7347E0" w14:textId="77777777" w:rsidR="00BE7158" w:rsidRPr="008E021D" w:rsidRDefault="00BE7158" w:rsidP="00BE7158">
            <w:r>
              <w:t>Low</w:t>
            </w:r>
          </w:p>
        </w:tc>
        <w:tc>
          <w:tcPr>
            <w:tcW w:w="2388" w:type="dxa"/>
            <w:vAlign w:val="center"/>
          </w:tcPr>
          <w:p w14:paraId="3D990D9A" w14:textId="3F00549A" w:rsidR="00BE7158" w:rsidRDefault="00BE7158" w:rsidP="00BE7158">
            <w:r w:rsidRPr="006105B7">
              <w:t>1.3</w:t>
            </w:r>
            <w:r>
              <w:t>0</w:t>
            </w:r>
            <w:r w:rsidRPr="006105B7">
              <w:t xml:space="preserve"> [ 0.09</w:t>
            </w:r>
            <w:r>
              <w:t>,</w:t>
            </w:r>
            <w:r w:rsidRPr="006105B7">
              <w:t xml:space="preserve"> 2.35]</w:t>
            </w:r>
          </w:p>
        </w:tc>
        <w:tc>
          <w:tcPr>
            <w:tcW w:w="3201" w:type="dxa"/>
            <w:vAlign w:val="center"/>
          </w:tcPr>
          <w:p w14:paraId="33ABB3BF" w14:textId="5D0E9AB4" w:rsidR="00BE7158" w:rsidRDefault="00BE7158" w:rsidP="00BE7158">
            <w:r w:rsidRPr="006B0220">
              <w:t>551.97 [458.26</w:t>
            </w:r>
            <w:r>
              <w:t>,</w:t>
            </w:r>
            <w:r w:rsidRPr="006B0220">
              <w:t xml:space="preserve"> 621.44]</w:t>
            </w:r>
          </w:p>
        </w:tc>
      </w:tr>
      <w:tr w:rsidR="00BE7158" w14:paraId="2E8C7CAC" w14:textId="77777777" w:rsidTr="00EC3983">
        <w:trPr>
          <w:trHeight w:val="417"/>
        </w:trPr>
        <w:tc>
          <w:tcPr>
            <w:tcW w:w="2235" w:type="dxa"/>
            <w:vAlign w:val="center"/>
          </w:tcPr>
          <w:p w14:paraId="044974C7" w14:textId="77777777" w:rsidR="00BE7158" w:rsidRDefault="00BE7158" w:rsidP="00BE7158">
            <w:r w:rsidRPr="00DC56DA">
              <w:t>Baseline2</w:t>
            </w:r>
          </w:p>
        </w:tc>
        <w:tc>
          <w:tcPr>
            <w:tcW w:w="2382" w:type="dxa"/>
            <w:vAlign w:val="center"/>
          </w:tcPr>
          <w:p w14:paraId="1111B89C" w14:textId="77777777" w:rsidR="00BE7158" w:rsidRPr="008E021D" w:rsidRDefault="00BE7158" w:rsidP="00BE7158">
            <w:r>
              <w:t>High</w:t>
            </w:r>
          </w:p>
        </w:tc>
        <w:tc>
          <w:tcPr>
            <w:tcW w:w="2388" w:type="dxa"/>
            <w:vAlign w:val="center"/>
          </w:tcPr>
          <w:p w14:paraId="6FE3E2A1" w14:textId="217B1E7D" w:rsidR="00BE7158" w:rsidRDefault="00BE7158" w:rsidP="00BE7158">
            <w:r w:rsidRPr="006105B7">
              <w:t>1.6</w:t>
            </w:r>
            <w:r>
              <w:t>0 [</w:t>
            </w:r>
            <w:r w:rsidRPr="006105B7">
              <w:t>-0.27</w:t>
            </w:r>
            <w:r>
              <w:t>,</w:t>
            </w:r>
            <w:r w:rsidRPr="006105B7">
              <w:t xml:space="preserve"> 2.56]</w:t>
            </w:r>
          </w:p>
        </w:tc>
        <w:tc>
          <w:tcPr>
            <w:tcW w:w="3201" w:type="dxa"/>
            <w:vAlign w:val="center"/>
          </w:tcPr>
          <w:p w14:paraId="147A2FE7" w14:textId="31926BE8" w:rsidR="00BE7158" w:rsidRDefault="00BE7158" w:rsidP="00BE7158">
            <w:r w:rsidRPr="006B0220">
              <w:t>545.6</w:t>
            </w:r>
            <w:r>
              <w:t>0</w:t>
            </w:r>
            <w:r w:rsidRPr="006B0220">
              <w:t xml:space="preserve"> [454.56</w:t>
            </w:r>
            <w:r>
              <w:t>,</w:t>
            </w:r>
            <w:r w:rsidRPr="006B0220">
              <w:t xml:space="preserve"> 620.36]</w:t>
            </w:r>
          </w:p>
        </w:tc>
      </w:tr>
      <w:tr w:rsidR="00BE7158" w14:paraId="1221C033" w14:textId="77777777" w:rsidTr="00EC3983">
        <w:trPr>
          <w:trHeight w:val="417"/>
        </w:trPr>
        <w:tc>
          <w:tcPr>
            <w:tcW w:w="2235" w:type="dxa"/>
            <w:vAlign w:val="center"/>
          </w:tcPr>
          <w:p w14:paraId="5E979E76" w14:textId="77777777" w:rsidR="00BE7158" w:rsidRDefault="00BE7158" w:rsidP="00BE7158">
            <w:r w:rsidRPr="00DC56DA">
              <w:t>Baseline2</w:t>
            </w:r>
          </w:p>
        </w:tc>
        <w:tc>
          <w:tcPr>
            <w:tcW w:w="2382" w:type="dxa"/>
            <w:vAlign w:val="center"/>
          </w:tcPr>
          <w:p w14:paraId="79A6F5BF" w14:textId="77777777" w:rsidR="00BE7158" w:rsidRPr="00534F07" w:rsidRDefault="00BE7158" w:rsidP="00BE7158">
            <w:r>
              <w:t>Low</w:t>
            </w:r>
          </w:p>
        </w:tc>
        <w:tc>
          <w:tcPr>
            <w:tcW w:w="2388" w:type="dxa"/>
            <w:vAlign w:val="center"/>
          </w:tcPr>
          <w:p w14:paraId="152E9B46" w14:textId="37AAA97A" w:rsidR="00BE7158" w:rsidRDefault="00BE7158" w:rsidP="00BE7158">
            <w:r w:rsidRPr="006105B7">
              <w:t>1.45 [ 0.08</w:t>
            </w:r>
            <w:r>
              <w:t>,</w:t>
            </w:r>
            <w:r w:rsidRPr="006105B7">
              <w:t xml:space="preserve"> 2.33]</w:t>
            </w:r>
          </w:p>
        </w:tc>
        <w:tc>
          <w:tcPr>
            <w:tcW w:w="3201" w:type="dxa"/>
            <w:vAlign w:val="center"/>
          </w:tcPr>
          <w:p w14:paraId="38077BB6" w14:textId="672A98BC" w:rsidR="00BE7158" w:rsidRDefault="00BE7158" w:rsidP="00BE7158">
            <w:r w:rsidRPr="006B0220">
              <w:t>556.21 [486.84</w:t>
            </w:r>
            <w:r>
              <w:t>,</w:t>
            </w:r>
            <w:r w:rsidRPr="006B0220">
              <w:t xml:space="preserve"> 650.73]</w:t>
            </w:r>
          </w:p>
        </w:tc>
      </w:tr>
      <w:tr w:rsidR="00BE7158" w14:paraId="2378FD41" w14:textId="77777777" w:rsidTr="00EC3983">
        <w:trPr>
          <w:trHeight w:val="417"/>
        </w:trPr>
        <w:tc>
          <w:tcPr>
            <w:tcW w:w="2235" w:type="dxa"/>
            <w:vAlign w:val="center"/>
          </w:tcPr>
          <w:p w14:paraId="33D71827" w14:textId="5A2F3D60" w:rsidR="00BE7158" w:rsidRDefault="00BE7158" w:rsidP="00BE7158">
            <w:r>
              <w:t>Training</w:t>
            </w:r>
            <w:r w:rsidRPr="00DC56DA">
              <w:t>1</w:t>
            </w:r>
          </w:p>
        </w:tc>
        <w:tc>
          <w:tcPr>
            <w:tcW w:w="2382" w:type="dxa"/>
            <w:vAlign w:val="center"/>
          </w:tcPr>
          <w:p w14:paraId="5DC66FC6" w14:textId="77777777" w:rsidR="00BE7158" w:rsidRPr="00C21D51" w:rsidRDefault="00BE7158" w:rsidP="00BE7158">
            <w:r>
              <w:t>High</w:t>
            </w:r>
          </w:p>
        </w:tc>
        <w:tc>
          <w:tcPr>
            <w:tcW w:w="2388" w:type="dxa"/>
            <w:vAlign w:val="center"/>
          </w:tcPr>
          <w:p w14:paraId="20BAF671" w14:textId="17244A63" w:rsidR="00BE7158" w:rsidRDefault="00BE7158" w:rsidP="00BE7158">
            <w:r>
              <w:t>1.56 [</w:t>
            </w:r>
            <w:r w:rsidRPr="006105B7">
              <w:t>-0.08</w:t>
            </w:r>
            <w:r>
              <w:t>,</w:t>
            </w:r>
            <w:r w:rsidRPr="006105B7">
              <w:t xml:space="preserve"> 2.65]</w:t>
            </w:r>
          </w:p>
        </w:tc>
        <w:tc>
          <w:tcPr>
            <w:tcW w:w="3201" w:type="dxa"/>
            <w:vAlign w:val="center"/>
          </w:tcPr>
          <w:p w14:paraId="3F8D1C07" w14:textId="7D1611C8" w:rsidR="00BE7158" w:rsidRDefault="00BE7158" w:rsidP="00BE7158">
            <w:r w:rsidRPr="006B0220">
              <w:t>521.47 [437.9</w:t>
            </w:r>
            <w:r>
              <w:t>0,</w:t>
            </w:r>
            <w:r w:rsidRPr="006B0220">
              <w:t xml:space="preserve"> 587.57]</w:t>
            </w:r>
          </w:p>
        </w:tc>
      </w:tr>
      <w:tr w:rsidR="00BE7158" w14:paraId="2C2EA802" w14:textId="77777777" w:rsidTr="00EC3983">
        <w:trPr>
          <w:trHeight w:val="417"/>
        </w:trPr>
        <w:tc>
          <w:tcPr>
            <w:tcW w:w="2235" w:type="dxa"/>
            <w:vAlign w:val="center"/>
          </w:tcPr>
          <w:p w14:paraId="73986FBE" w14:textId="301DBA47" w:rsidR="00BE7158" w:rsidRDefault="00BE7158" w:rsidP="00BE7158">
            <w:r>
              <w:t>Training</w:t>
            </w:r>
            <w:r w:rsidRPr="00DC56DA">
              <w:t>1</w:t>
            </w:r>
          </w:p>
        </w:tc>
        <w:tc>
          <w:tcPr>
            <w:tcW w:w="2382" w:type="dxa"/>
            <w:vAlign w:val="center"/>
          </w:tcPr>
          <w:p w14:paraId="3A03B0A7" w14:textId="77777777" w:rsidR="00BE7158" w:rsidRPr="00C21D51" w:rsidRDefault="00BE7158" w:rsidP="00BE7158">
            <w:r>
              <w:t>Low</w:t>
            </w:r>
          </w:p>
        </w:tc>
        <w:tc>
          <w:tcPr>
            <w:tcW w:w="2388" w:type="dxa"/>
            <w:vAlign w:val="center"/>
          </w:tcPr>
          <w:p w14:paraId="3A9CCE69" w14:textId="6FC711E7" w:rsidR="00BE7158" w:rsidRDefault="00BE7158" w:rsidP="00BE7158">
            <w:r w:rsidRPr="006105B7">
              <w:t>1.58 [ 0.47</w:t>
            </w:r>
            <w:r>
              <w:t>,</w:t>
            </w:r>
            <w:r w:rsidRPr="006105B7">
              <w:t xml:space="preserve"> 2.45]</w:t>
            </w:r>
          </w:p>
        </w:tc>
        <w:tc>
          <w:tcPr>
            <w:tcW w:w="3201" w:type="dxa"/>
            <w:vAlign w:val="center"/>
          </w:tcPr>
          <w:p w14:paraId="2CA76085" w14:textId="79F81BAE" w:rsidR="00BE7158" w:rsidRDefault="00BE7158" w:rsidP="00BE7158">
            <w:r w:rsidRPr="006B0220">
              <w:t>542.8</w:t>
            </w:r>
            <w:r>
              <w:t>0</w:t>
            </w:r>
            <w:r w:rsidRPr="006B0220">
              <w:t xml:space="preserve"> [463.65</w:t>
            </w:r>
            <w:r>
              <w:t>,</w:t>
            </w:r>
            <w:r w:rsidRPr="006B0220">
              <w:t xml:space="preserve"> 593.47]</w:t>
            </w:r>
          </w:p>
        </w:tc>
      </w:tr>
      <w:tr w:rsidR="00BE7158" w14:paraId="6A6E7C39" w14:textId="77777777" w:rsidTr="00EC3983">
        <w:trPr>
          <w:trHeight w:val="417"/>
        </w:trPr>
        <w:tc>
          <w:tcPr>
            <w:tcW w:w="2235" w:type="dxa"/>
            <w:vAlign w:val="center"/>
          </w:tcPr>
          <w:p w14:paraId="14F01877" w14:textId="6A723EBC" w:rsidR="00BE7158" w:rsidRDefault="00BE7158" w:rsidP="00BE7158">
            <w:r>
              <w:t>Training</w:t>
            </w:r>
            <w:r w:rsidRPr="00DC56DA">
              <w:t>2</w:t>
            </w:r>
          </w:p>
        </w:tc>
        <w:tc>
          <w:tcPr>
            <w:tcW w:w="2382" w:type="dxa"/>
            <w:vAlign w:val="center"/>
          </w:tcPr>
          <w:p w14:paraId="59E7487F" w14:textId="77777777" w:rsidR="00BE7158" w:rsidRDefault="00BE7158" w:rsidP="00BE7158">
            <w:r>
              <w:t>High</w:t>
            </w:r>
          </w:p>
        </w:tc>
        <w:tc>
          <w:tcPr>
            <w:tcW w:w="2388" w:type="dxa"/>
            <w:vAlign w:val="center"/>
          </w:tcPr>
          <w:p w14:paraId="18D523FB" w14:textId="74153EC5" w:rsidR="00BE7158" w:rsidRDefault="00BE7158" w:rsidP="00BE7158">
            <w:r w:rsidRPr="006105B7">
              <w:t>1.59 [ 0.08</w:t>
            </w:r>
            <w:r>
              <w:t>,</w:t>
            </w:r>
            <w:r w:rsidRPr="006105B7">
              <w:t xml:space="preserve"> 2.56]</w:t>
            </w:r>
          </w:p>
        </w:tc>
        <w:tc>
          <w:tcPr>
            <w:tcW w:w="3201" w:type="dxa"/>
            <w:vAlign w:val="center"/>
          </w:tcPr>
          <w:p w14:paraId="43D2009E" w14:textId="5A3F8464" w:rsidR="00BE7158" w:rsidRPr="00C57028" w:rsidRDefault="00BE7158" w:rsidP="00BE7158">
            <w:r w:rsidRPr="006B0220">
              <w:t>528.96 [462</w:t>
            </w:r>
            <w:r>
              <w:t>.00,</w:t>
            </w:r>
            <w:r w:rsidRPr="006B0220">
              <w:t xml:space="preserve"> 598.58]</w:t>
            </w:r>
          </w:p>
        </w:tc>
      </w:tr>
      <w:tr w:rsidR="00BE7158" w14:paraId="66BD893A" w14:textId="77777777" w:rsidTr="00EC3983">
        <w:trPr>
          <w:trHeight w:val="417"/>
        </w:trPr>
        <w:tc>
          <w:tcPr>
            <w:tcW w:w="2235" w:type="dxa"/>
            <w:vAlign w:val="center"/>
          </w:tcPr>
          <w:p w14:paraId="2BA073D8" w14:textId="4063C936" w:rsidR="00BE7158" w:rsidRDefault="00BE7158" w:rsidP="00BE7158">
            <w:r>
              <w:t>Training</w:t>
            </w:r>
            <w:r w:rsidRPr="00DC56DA">
              <w:t>2</w:t>
            </w:r>
          </w:p>
        </w:tc>
        <w:tc>
          <w:tcPr>
            <w:tcW w:w="2382" w:type="dxa"/>
            <w:vAlign w:val="center"/>
          </w:tcPr>
          <w:p w14:paraId="4588F6D7" w14:textId="77777777" w:rsidR="00BE7158" w:rsidRDefault="00BE7158" w:rsidP="00BE7158">
            <w:r>
              <w:t>Low</w:t>
            </w:r>
          </w:p>
        </w:tc>
        <w:tc>
          <w:tcPr>
            <w:tcW w:w="2388" w:type="dxa"/>
            <w:vAlign w:val="center"/>
          </w:tcPr>
          <w:p w14:paraId="327279FC" w14:textId="5FB1D8FD" w:rsidR="00BE7158" w:rsidRDefault="00BE7158" w:rsidP="00BE7158">
            <w:r w:rsidRPr="006105B7">
              <w:t>1.47 [ 0</w:t>
            </w:r>
            <w:r>
              <w:t>.00,</w:t>
            </w:r>
            <w:r w:rsidRPr="006105B7">
              <w:t xml:space="preserve"> 2.62]</w:t>
            </w:r>
          </w:p>
        </w:tc>
        <w:tc>
          <w:tcPr>
            <w:tcW w:w="3201" w:type="dxa"/>
            <w:vAlign w:val="center"/>
          </w:tcPr>
          <w:p w14:paraId="6CBE9741" w14:textId="795238FA" w:rsidR="00BE7158" w:rsidRPr="00C57028" w:rsidRDefault="00BE7158" w:rsidP="00BE7158">
            <w:r w:rsidRPr="006B0220">
              <w:t>534.72 [479.38</w:t>
            </w:r>
            <w:r>
              <w:t>,</w:t>
            </w:r>
            <w:r w:rsidRPr="006B0220">
              <w:t xml:space="preserve"> 618.25]</w:t>
            </w:r>
          </w:p>
        </w:tc>
      </w:tr>
      <w:tr w:rsidR="00BE7158" w14:paraId="59B74544" w14:textId="77777777" w:rsidTr="00EC3983">
        <w:trPr>
          <w:trHeight w:val="417"/>
        </w:trPr>
        <w:tc>
          <w:tcPr>
            <w:tcW w:w="2235" w:type="dxa"/>
            <w:vAlign w:val="center"/>
          </w:tcPr>
          <w:p w14:paraId="10467693" w14:textId="3305FF5B" w:rsidR="00BE7158" w:rsidRDefault="00BE7158" w:rsidP="00BE7158">
            <w:r>
              <w:t>Test</w:t>
            </w:r>
            <w:r w:rsidRPr="00DC56DA">
              <w:t>1</w:t>
            </w:r>
          </w:p>
        </w:tc>
        <w:tc>
          <w:tcPr>
            <w:tcW w:w="2382" w:type="dxa"/>
            <w:vAlign w:val="center"/>
          </w:tcPr>
          <w:p w14:paraId="7A3FAC95" w14:textId="77777777" w:rsidR="00BE7158" w:rsidRDefault="00BE7158" w:rsidP="00BE7158">
            <w:r>
              <w:t>High</w:t>
            </w:r>
          </w:p>
        </w:tc>
        <w:tc>
          <w:tcPr>
            <w:tcW w:w="2388" w:type="dxa"/>
            <w:vAlign w:val="center"/>
          </w:tcPr>
          <w:p w14:paraId="77CCBF65" w14:textId="03383B97" w:rsidR="00BE7158" w:rsidRDefault="00BE7158" w:rsidP="00BE7158">
            <w:r>
              <w:t>1.51 [</w:t>
            </w:r>
            <w:r w:rsidRPr="006105B7">
              <w:t>-0.07</w:t>
            </w:r>
            <w:r>
              <w:t>,</w:t>
            </w:r>
            <w:r w:rsidRPr="006105B7">
              <w:t xml:space="preserve"> 2.57]</w:t>
            </w:r>
          </w:p>
        </w:tc>
        <w:tc>
          <w:tcPr>
            <w:tcW w:w="3201" w:type="dxa"/>
            <w:vAlign w:val="center"/>
          </w:tcPr>
          <w:p w14:paraId="04D77BDB" w14:textId="43A3B599" w:rsidR="00BE7158" w:rsidRPr="00C57028" w:rsidRDefault="00BE7158" w:rsidP="00BE7158">
            <w:r w:rsidRPr="006B0220">
              <w:t>528.3</w:t>
            </w:r>
            <w:r>
              <w:t>0</w:t>
            </w:r>
            <w:r w:rsidRPr="006B0220">
              <w:t xml:space="preserve"> [457.88</w:t>
            </w:r>
            <w:r>
              <w:t>,</w:t>
            </w:r>
            <w:r w:rsidRPr="006B0220">
              <w:t xml:space="preserve"> 596.17]</w:t>
            </w:r>
          </w:p>
        </w:tc>
      </w:tr>
      <w:tr w:rsidR="00BE7158" w14:paraId="292BD9E5" w14:textId="77777777" w:rsidTr="00EC3983">
        <w:trPr>
          <w:trHeight w:val="417"/>
        </w:trPr>
        <w:tc>
          <w:tcPr>
            <w:tcW w:w="2235" w:type="dxa"/>
            <w:vAlign w:val="center"/>
          </w:tcPr>
          <w:p w14:paraId="66E93132" w14:textId="1FC43104" w:rsidR="00BE7158" w:rsidRDefault="00BE7158" w:rsidP="00BE7158">
            <w:r>
              <w:t>Test</w:t>
            </w:r>
            <w:r w:rsidRPr="00DC56DA">
              <w:t>1</w:t>
            </w:r>
          </w:p>
        </w:tc>
        <w:tc>
          <w:tcPr>
            <w:tcW w:w="2382" w:type="dxa"/>
            <w:vAlign w:val="center"/>
          </w:tcPr>
          <w:p w14:paraId="1B112FCC" w14:textId="77777777" w:rsidR="00BE7158" w:rsidRDefault="00BE7158" w:rsidP="00BE7158">
            <w:r>
              <w:t>Low</w:t>
            </w:r>
          </w:p>
        </w:tc>
        <w:tc>
          <w:tcPr>
            <w:tcW w:w="2388" w:type="dxa"/>
            <w:vAlign w:val="center"/>
          </w:tcPr>
          <w:p w14:paraId="7D635669" w14:textId="6DFCBFDE" w:rsidR="00BE7158" w:rsidRDefault="00BE7158" w:rsidP="00BE7158">
            <w:r w:rsidRPr="006105B7">
              <w:t>1.49 [ 0.36</w:t>
            </w:r>
            <w:r>
              <w:t>,</w:t>
            </w:r>
            <w:r w:rsidRPr="006105B7">
              <w:t xml:space="preserve"> 2.5</w:t>
            </w:r>
            <w:r>
              <w:t>0</w:t>
            </w:r>
            <w:r w:rsidRPr="006105B7">
              <w:t>]</w:t>
            </w:r>
          </w:p>
        </w:tc>
        <w:tc>
          <w:tcPr>
            <w:tcW w:w="3201" w:type="dxa"/>
            <w:vAlign w:val="center"/>
          </w:tcPr>
          <w:p w14:paraId="66F6E7EA" w14:textId="55208672" w:rsidR="00BE7158" w:rsidRPr="00C57028" w:rsidRDefault="00BE7158" w:rsidP="00BE7158">
            <w:r w:rsidRPr="006B0220">
              <w:t>536.86 [444.89</w:t>
            </w:r>
            <w:r>
              <w:t>,</w:t>
            </w:r>
            <w:r w:rsidRPr="006B0220">
              <w:t xml:space="preserve"> 621</w:t>
            </w:r>
            <w:r>
              <w:t>.00</w:t>
            </w:r>
            <w:r w:rsidRPr="006B0220">
              <w:t>]</w:t>
            </w:r>
          </w:p>
        </w:tc>
      </w:tr>
      <w:tr w:rsidR="00BE7158" w14:paraId="640C67D9" w14:textId="77777777" w:rsidTr="00EC3983">
        <w:trPr>
          <w:trHeight w:val="417"/>
        </w:trPr>
        <w:tc>
          <w:tcPr>
            <w:tcW w:w="2235" w:type="dxa"/>
            <w:vAlign w:val="center"/>
          </w:tcPr>
          <w:p w14:paraId="1252F086" w14:textId="404DF397" w:rsidR="00BE7158" w:rsidRDefault="00BE7158" w:rsidP="00BE7158">
            <w:r>
              <w:t>Test</w:t>
            </w:r>
            <w:r w:rsidRPr="00DC56DA">
              <w:t>2</w:t>
            </w:r>
          </w:p>
        </w:tc>
        <w:tc>
          <w:tcPr>
            <w:tcW w:w="2382" w:type="dxa"/>
            <w:vAlign w:val="center"/>
          </w:tcPr>
          <w:p w14:paraId="12E1FF5A" w14:textId="77777777" w:rsidR="00BE7158" w:rsidRDefault="00BE7158" w:rsidP="00BE7158">
            <w:r>
              <w:t>High</w:t>
            </w:r>
          </w:p>
        </w:tc>
        <w:tc>
          <w:tcPr>
            <w:tcW w:w="2388" w:type="dxa"/>
            <w:vAlign w:val="center"/>
          </w:tcPr>
          <w:p w14:paraId="030DDBCB" w14:textId="101B3098" w:rsidR="00BE7158" w:rsidRDefault="00BE7158" w:rsidP="00BE7158">
            <w:r w:rsidRPr="006105B7">
              <w:t>1.5</w:t>
            </w:r>
            <w:r>
              <w:t>0 [</w:t>
            </w:r>
            <w:r w:rsidRPr="006105B7">
              <w:t>-0.38</w:t>
            </w:r>
            <w:r>
              <w:t>,</w:t>
            </w:r>
            <w:r w:rsidRPr="006105B7">
              <w:t xml:space="preserve"> 2.49]</w:t>
            </w:r>
          </w:p>
        </w:tc>
        <w:tc>
          <w:tcPr>
            <w:tcW w:w="3201" w:type="dxa"/>
            <w:vAlign w:val="center"/>
          </w:tcPr>
          <w:p w14:paraId="45B5A1C9" w14:textId="30916041" w:rsidR="00BE7158" w:rsidRPr="00C57028" w:rsidRDefault="00BE7158" w:rsidP="00BE7158">
            <w:r w:rsidRPr="006B0220">
              <w:t>528.92 [448.24</w:t>
            </w:r>
            <w:r>
              <w:t>,</w:t>
            </w:r>
            <w:r w:rsidRPr="006B0220">
              <w:t xml:space="preserve"> 606</w:t>
            </w:r>
            <w:r>
              <w:t>.00</w:t>
            </w:r>
            <w:r w:rsidRPr="006B0220">
              <w:t>]</w:t>
            </w:r>
          </w:p>
        </w:tc>
      </w:tr>
      <w:tr w:rsidR="00BE7158" w14:paraId="2B2A0875" w14:textId="77777777" w:rsidTr="00EC3983">
        <w:trPr>
          <w:trHeight w:val="417"/>
        </w:trPr>
        <w:tc>
          <w:tcPr>
            <w:tcW w:w="2235" w:type="dxa"/>
            <w:tcBorders>
              <w:bottom w:val="single" w:sz="4" w:space="0" w:color="auto"/>
            </w:tcBorders>
            <w:vAlign w:val="center"/>
          </w:tcPr>
          <w:p w14:paraId="4AF8D9C8" w14:textId="11ECB966" w:rsidR="00BE7158" w:rsidRDefault="00BE7158" w:rsidP="00BE7158">
            <w:r>
              <w:t>Test</w:t>
            </w:r>
            <w:r w:rsidRPr="00DC56DA">
              <w:t>2</w:t>
            </w:r>
          </w:p>
        </w:tc>
        <w:tc>
          <w:tcPr>
            <w:tcW w:w="2382" w:type="dxa"/>
            <w:tcBorders>
              <w:bottom w:val="single" w:sz="4" w:space="0" w:color="auto"/>
            </w:tcBorders>
            <w:vAlign w:val="center"/>
          </w:tcPr>
          <w:p w14:paraId="47C7A15A" w14:textId="77777777" w:rsidR="00BE7158" w:rsidRDefault="00BE7158" w:rsidP="00BE7158">
            <w:r>
              <w:t>Low</w:t>
            </w:r>
          </w:p>
        </w:tc>
        <w:tc>
          <w:tcPr>
            <w:tcW w:w="2388" w:type="dxa"/>
            <w:tcBorders>
              <w:bottom w:val="single" w:sz="4" w:space="0" w:color="auto"/>
            </w:tcBorders>
            <w:vAlign w:val="center"/>
          </w:tcPr>
          <w:p w14:paraId="5085CF6A" w14:textId="18C87195" w:rsidR="00BE7158" w:rsidRDefault="00BE7158" w:rsidP="00BE7158">
            <w:r w:rsidRPr="006105B7">
              <w:t>1.53 [ 0.65</w:t>
            </w:r>
            <w:r>
              <w:t>,</w:t>
            </w:r>
            <w:r w:rsidRPr="006105B7">
              <w:t xml:space="preserve"> 2.55]</w:t>
            </w:r>
          </w:p>
        </w:tc>
        <w:tc>
          <w:tcPr>
            <w:tcW w:w="3201" w:type="dxa"/>
            <w:tcBorders>
              <w:bottom w:val="single" w:sz="4" w:space="0" w:color="auto"/>
            </w:tcBorders>
            <w:vAlign w:val="center"/>
          </w:tcPr>
          <w:p w14:paraId="3872E78E" w14:textId="681751CB" w:rsidR="00BE7158" w:rsidRPr="00C57028" w:rsidRDefault="00BE7158" w:rsidP="00BE7158">
            <w:r w:rsidRPr="006B0220">
              <w:t>542.76 [450.11</w:t>
            </w:r>
            <w:r>
              <w:t>,</w:t>
            </w:r>
            <w:r w:rsidRPr="006B0220">
              <w:t xml:space="preserve"> 617.44]</w:t>
            </w:r>
          </w:p>
        </w:tc>
      </w:tr>
    </w:tbl>
    <w:p w14:paraId="50F8ABF3" w14:textId="2235D84B" w:rsidR="00FA0C17" w:rsidRDefault="00FA0C17" w:rsidP="008B3849">
      <w:pPr>
        <w:spacing w:line="480" w:lineRule="auto"/>
        <w:ind w:firstLine="284"/>
        <w:jc w:val="both"/>
      </w:pPr>
    </w:p>
    <w:p w14:paraId="7452B809" w14:textId="5AA2149D" w:rsidR="006158A2" w:rsidRDefault="006158A2" w:rsidP="00C94B53">
      <w:pPr>
        <w:spacing w:line="480" w:lineRule="auto"/>
        <w:ind w:firstLine="284"/>
        <w:jc w:val="both"/>
      </w:pPr>
      <w:r w:rsidRPr="006158A2">
        <w:lastRenderedPageBreak/>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0C2FCF">
        <w:t>0.11; 95% HDI [-0.04, 0.27</w:t>
      </w:r>
      <w:r w:rsidR="00C94B53">
        <w:t xml:space="preserve">]; ER = </w:t>
      </w:r>
      <w:r w:rsidR="000C2FCF">
        <w:t>11.19</w:t>
      </w:r>
      <w:r w:rsidR="00C94B53">
        <w:t xml:space="preserve">) </w:t>
      </w:r>
      <w:r>
        <w:t xml:space="preserve">and low </w:t>
      </w:r>
      <w:r w:rsidR="00C94B53">
        <w:t>(</w:t>
      </w:r>
      <w:r w:rsidR="00C94B53">
        <w:rPr>
          <w:i/>
        </w:rPr>
        <w:t xml:space="preserve">M = </w:t>
      </w:r>
      <w:r w:rsidR="000C2FCF">
        <w:t>0.15; 95% HDI [0.01, 0.31]; ER = 30.25</w:t>
      </w:r>
      <w:r w:rsidR="00C94B53">
        <w:t xml:space="preserve">)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0C2FCF">
        <w:t>0.04; 95% HDI [-0.12, 0.21</w:t>
      </w:r>
      <w:r w:rsidR="00C94B53">
        <w:t>]; ER</w:t>
      </w:r>
      <w:r w:rsidR="000C2FCF">
        <w:t xml:space="preserve"> = 2.27</w:t>
      </w:r>
      <w:r w:rsidR="00C94B53">
        <w:t xml:space="preserve">). However, in the low probability condition, </w:t>
      </w:r>
      <w:r w:rsidR="00566A39">
        <w:t xml:space="preserve">sensitivity </w:t>
      </w:r>
      <w:r w:rsidR="00205DA6">
        <w:t>increased</w:t>
      </w:r>
      <w:r w:rsidR="00C94B53">
        <w:t xml:space="preserve"> in the first part of </w:t>
      </w:r>
      <w:r w:rsidR="00205DA6">
        <w:t xml:space="preserve">the </w:t>
      </w:r>
      <w:r w:rsidR="00C153CF">
        <w:t>training</w:t>
      </w:r>
      <w:r w:rsidR="00205DA6">
        <w:t xml:space="preserve"> phase</w:t>
      </w:r>
      <w:r w:rsidR="00C94B53">
        <w:t xml:space="preserve"> (</w:t>
      </w:r>
      <w:r w:rsidR="00C94B53">
        <w:rPr>
          <w:i/>
        </w:rPr>
        <w:t xml:space="preserve">M = </w:t>
      </w:r>
      <w:r w:rsidR="00205DA6">
        <w:t>0.14; 95% HDI [-0.03, 0.29</w:t>
      </w:r>
      <w:r w:rsidR="00C94B53">
        <w:t xml:space="preserve">]; ER = </w:t>
      </w:r>
      <w:r w:rsidR="00205DA6">
        <w:t>18.23</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5F4DBBA8"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rsidR="008679C1">
        <w:t>-3.13; 95% HDI [-13.3, 7.28]; ER = 2.</w:t>
      </w:r>
      <w:r w:rsidR="009940B0">
        <w:t>7</w:t>
      </w:r>
      <w:r w:rsidR="008679C1">
        <w:t>0</w:t>
      </w:r>
      <w:r w:rsidR="009940B0">
        <w:t>)</w:t>
      </w:r>
      <w:r>
        <w:t xml:space="preserve"> nor low</w:t>
      </w:r>
      <w:r w:rsidR="008679C1">
        <w:t xml:space="preserve"> reward probability condition, which was even somewhat slower in the second part of the baseline</w:t>
      </w:r>
      <w:r>
        <w:t xml:space="preserve"> (</w:t>
      </w:r>
      <w:r>
        <w:rPr>
          <w:i/>
        </w:rPr>
        <w:t xml:space="preserve">M = </w:t>
      </w:r>
      <w:r w:rsidR="008679C1">
        <w:t>4.23; 95% HDI [-6.11</w:t>
      </w:r>
      <w:r>
        <w:t>, 14.</w:t>
      </w:r>
      <w:r w:rsidR="008679C1">
        <w:t>90</w:t>
      </w:r>
      <w:r>
        <w:t>]; ER =</w:t>
      </w:r>
      <w:r w:rsidR="00AA68C9">
        <w:t xml:space="preserve"> </w:t>
      </w:r>
      <w:r w:rsidR="008679C1">
        <w:t>3.67</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8679C1">
        <w:t>24.00</w:t>
      </w:r>
      <w:r w:rsidR="008E2D11">
        <w:t>; 95% HDI [</w:t>
      </w:r>
      <w:r w:rsidR="008679C1">
        <w:t>13.40</w:t>
      </w:r>
      <w:r w:rsidR="008E2D11">
        <w:t xml:space="preserve">, </w:t>
      </w:r>
      <w:r w:rsidR="008679C1">
        <w:t>34.80</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8679C1">
        <w:t>2.22</w:t>
      </w:r>
      <w:r w:rsidR="008E2D11">
        <w:t xml:space="preserve">, </w:t>
      </w:r>
      <w:r w:rsidR="008679C1">
        <w:t>24.10</w:t>
      </w:r>
      <w:r w:rsidR="008E2D11">
        <w:t>]; ER =</w:t>
      </w:r>
      <w:r w:rsidR="00AA68C9">
        <w:t xml:space="preserve"> </w:t>
      </w:r>
      <w:r w:rsidR="008679C1">
        <w:t>110.11</w:t>
      </w:r>
      <w:r w:rsidR="008E2D11">
        <w:t xml:space="preserve">) </w:t>
      </w:r>
      <w:r>
        <w:t xml:space="preserve">reward probability conditions. </w:t>
      </w:r>
      <w:r w:rsidR="008E2D11">
        <w:t>These results clearly point to the absence of training effects in reaction time data.</w:t>
      </w:r>
    </w:p>
    <w:p w14:paraId="018AA296" w14:textId="53C136FD"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w:t>
      </w:r>
      <w:r>
        <w:lastRenderedPageBreak/>
        <w:t xml:space="preserve">strongest behavioral effects in our study were found on reaction time data, as indicated in the results section. </w:t>
      </w:r>
    </w:p>
    <w:p w14:paraId="06465635" w14:textId="733959D4" w:rsidR="009940B0" w:rsidRDefault="00ED76F0" w:rsidP="009940B0">
      <w:pPr>
        <w:spacing w:line="480" w:lineRule="auto"/>
        <w:ind w:firstLine="284"/>
        <w:jc w:val="both"/>
      </w:pPr>
      <w:r>
        <w:rPr>
          <w:noProof/>
        </w:rPr>
        <mc:AlternateContent>
          <mc:Choice Requires="wpg">
            <w:drawing>
              <wp:anchor distT="0" distB="0" distL="114300" distR="114300" simplePos="0" relativeHeight="251691008" behindDoc="0" locked="0" layoutInCell="1" allowOverlap="1" wp14:anchorId="7400E817" wp14:editId="2914ED29">
                <wp:simplePos x="0" y="0"/>
                <wp:positionH relativeFrom="column">
                  <wp:posOffset>211989</wp:posOffset>
                </wp:positionH>
                <wp:positionV relativeFrom="paragraph">
                  <wp:posOffset>2290724</wp:posOffset>
                </wp:positionV>
                <wp:extent cx="5943600" cy="5149215"/>
                <wp:effectExtent l="0" t="0" r="19050" b="13335"/>
                <wp:wrapTopAndBottom/>
                <wp:docPr id="4" name="Group 4"/>
                <wp:cNvGraphicFramePr/>
                <a:graphic xmlns:a="http://schemas.openxmlformats.org/drawingml/2006/main">
                  <a:graphicData uri="http://schemas.microsoft.com/office/word/2010/wordprocessingGroup">
                    <wpg:wgp>
                      <wpg:cNvGrpSpPr/>
                      <wpg:grpSpPr>
                        <a:xfrm>
                          <a:off x="0" y="0"/>
                          <a:ext cx="5943600" cy="5149215"/>
                          <a:chOff x="-1269" y="0"/>
                          <a:chExt cx="5944234" cy="5149826"/>
                        </a:xfrm>
                      </wpg:grpSpPr>
                      <pic:pic xmlns:pic="http://schemas.openxmlformats.org/drawingml/2006/picture">
                        <pic:nvPicPr>
                          <pic:cNvPr id="1" name="Picture 1" descr="C:\Users\igrahek\Documents\Studies\SSVEP Reward - Soren &amp; Antonio\Experiment 1\SSVEP_reward\figures\SupFigure1.png"/>
                          <pic:cNvPicPr>
                            <a:picLocks noChangeAspect="1"/>
                          </pic:cNvPicPr>
                        </pic:nvPicPr>
                        <pic:blipFill rotWithShape="1">
                          <a:blip r:embed="rId14" cstate="print">
                            <a:extLst>
                              <a:ext uri="{28A0092B-C50C-407E-A947-70E740481C1C}">
                                <a14:useLocalDpi xmlns:a14="http://schemas.microsoft.com/office/drawing/2010/main" val="0"/>
                              </a:ext>
                            </a:extLst>
                          </a:blip>
                          <a:srcRect l="8654" t="3785" r="13587"/>
                          <a:stretch/>
                        </pic:blipFill>
                        <pic:spPr bwMode="auto">
                          <a:xfrm>
                            <a:off x="0" y="0"/>
                            <a:ext cx="5942965" cy="4139565"/>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1269" y="4139557"/>
                            <a:ext cx="5944234" cy="1010269"/>
                          </a:xfrm>
                          <a:prstGeom prst="rect">
                            <a:avLst/>
                          </a:prstGeom>
                          <a:solidFill>
                            <a:srgbClr val="FFFFFF"/>
                          </a:solidFill>
                          <a:ln w="9525">
                            <a:solidFill>
                              <a:schemeClr val="bg1"/>
                            </a:solidFill>
                            <a:miter lim="800000"/>
                            <a:headEnd/>
                            <a:tailEnd/>
                          </a:ln>
                        </wps:spPr>
                        <wps:txbx>
                          <w:txbxContent>
                            <w:p w14:paraId="5A1C2FF6" w14:textId="7968DC6A" w:rsidR="00032483" w:rsidRPr="0013660A" w:rsidRDefault="00032483"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On both plots raw participant data is represented with grey dots and their distribution. The winning model is prese</w:t>
                              </w:r>
                              <w:r w:rsidR="003001C1">
                                <w:rPr>
                                  <w:sz w:val="20"/>
                                </w:rPr>
                                <w:t>nted in blue (dark blue – 50% HDIs and light blue – 95% HDI</w:t>
                              </w:r>
                              <w:r>
                                <w:rPr>
                                  <w:sz w:val="20"/>
                                </w:rPr>
                                <w:t xml:space="preserve">s). </w:t>
                              </w:r>
                              <w:r>
                                <w:rPr>
                                  <w:b/>
                                  <w:sz w:val="20"/>
                                </w:rPr>
                                <w:t xml:space="preserve">A) </w:t>
                              </w:r>
                              <w:r>
                                <w:rPr>
                                  <w:sz w:val="20"/>
                                </w:rPr>
                                <w:t xml:space="preserve">Sensitivity (d`) across the phases of the experiment for the conditions in which the target color is linked to either high or low reward probability. </w:t>
                              </w:r>
                              <w:r>
                                <w:rPr>
                                  <w:b/>
                                  <w:sz w:val="20"/>
                                </w:rPr>
                                <w:t xml:space="preserve">B) </w:t>
                              </w:r>
                              <w:r>
                                <w:rPr>
                                  <w:sz w:val="20"/>
                                </w:rPr>
                                <w:t xml:space="preserve">Reaction times (ms) in the six phases when the target is related to high or low reward probability.  </w:t>
                              </w:r>
                            </w:p>
                            <w:p w14:paraId="0668E3D6" w14:textId="77777777" w:rsidR="00032483" w:rsidRDefault="00032483" w:rsidP="006F2A37">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7400E817" id="Group 4" o:spid="_x0000_s1035" style="position:absolute;left:0;text-align:left;margin-left:16.7pt;margin-top:180.35pt;width:468pt;height:405.45pt;z-index:251691008;mso-height-relative:margin" coordorigin="-12" coordsize="59442,51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">
                <v:shape id="Picture 1" o:spid="_x0000_s1036" type="#_x0000_t75" style="position:absolute;width:59429;height:41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">
                  <v:imagedata r:id="rId15" o:title="SupFigure1" croptop="2481f" cropleft="5671f" cropright="8904f"/>
                  <v:path arrowok="t"/>
                </v:shape>
                <v:shape id="Text Box 2" o:spid="_x0000_s1037" type="#_x0000_t202" style="position:absolute;left:-12;top:41395;width:59441;height:10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5A1C2FF6" w14:textId="7968DC6A" w:rsidR="00032483" w:rsidRPr="0013660A" w:rsidRDefault="00032483"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On both plots raw participant data is represented with grey dots and their distribution. The winning model is prese</w:t>
                        </w:r>
                        <w:r w:rsidR="003001C1">
                          <w:rPr>
                            <w:sz w:val="20"/>
                          </w:rPr>
                          <w:t>nted in blue (dark blue – 50% HDIs and light blue – 95% HDI</w:t>
                        </w:r>
                        <w:r>
                          <w:rPr>
                            <w:sz w:val="20"/>
                          </w:rPr>
                          <w:t xml:space="preserve">s). </w:t>
                        </w:r>
                        <w:r>
                          <w:rPr>
                            <w:b/>
                            <w:sz w:val="20"/>
                          </w:rPr>
                          <w:t xml:space="preserve">A) </w:t>
                        </w:r>
                        <w:r>
                          <w:rPr>
                            <w:sz w:val="20"/>
                          </w:rPr>
                          <w:t xml:space="preserve">Sensitivity (d`) across the phases of the experiment for the conditions in which the target color is linked to either high or low reward probability. </w:t>
                        </w:r>
                        <w:r>
                          <w:rPr>
                            <w:b/>
                            <w:sz w:val="20"/>
                          </w:rPr>
                          <w:t xml:space="preserve">B) </w:t>
                        </w:r>
                        <w:r>
                          <w:rPr>
                            <w:sz w:val="20"/>
                          </w:rPr>
                          <w:t xml:space="preserve">Reaction times (ms) in the six phases when the target is related to high or low reward probability.  </w:t>
                        </w:r>
                      </w:p>
                      <w:p w14:paraId="0668E3D6" w14:textId="77777777" w:rsidR="00032483" w:rsidRDefault="00032483" w:rsidP="006F2A37">
                        <w:pPr>
                          <w:spacing w:line="480" w:lineRule="auto"/>
                          <w:jc w:val="both"/>
                        </w:pPr>
                      </w:p>
                    </w:txbxContent>
                  </v:textbox>
                </v:shape>
                <w10:wrap type="topAndBottom"/>
              </v:group>
            </w:pict>
          </mc:Fallback>
        </mc:AlternateContent>
      </w:r>
      <w:r w:rsidR="009940B0">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2196191C" w14:textId="37850B11" w:rsidR="006F2A37" w:rsidRDefault="006F2A37" w:rsidP="009940B0">
      <w:pPr>
        <w:spacing w:line="480" w:lineRule="auto"/>
        <w:ind w:firstLine="284"/>
        <w:jc w:val="both"/>
      </w:pPr>
    </w:p>
    <w:tbl>
      <w:tblPr>
        <w:tblStyle w:val="APA6"/>
        <w:tblpPr w:leftFromText="181" w:rightFromText="181" w:vertAnchor="text" w:horzAnchor="margin" w:tblpY="603"/>
        <w:tblOverlap w:val="never"/>
        <w:tblW w:w="9639" w:type="dxa"/>
        <w:tblLook w:val="04A0" w:firstRow="1" w:lastRow="0" w:firstColumn="1" w:lastColumn="0" w:noHBand="0" w:noVBand="1"/>
      </w:tblPr>
      <w:tblGrid>
        <w:gridCol w:w="2102"/>
        <w:gridCol w:w="2257"/>
        <w:gridCol w:w="2260"/>
        <w:gridCol w:w="3020"/>
      </w:tblGrid>
      <w:tr w:rsidR="00ED76F0" w14:paraId="5903AC7D" w14:textId="77777777" w:rsidTr="00ED76F0">
        <w:trPr>
          <w:trHeight w:val="634"/>
        </w:trPr>
        <w:tc>
          <w:tcPr>
            <w:tcW w:w="9639" w:type="dxa"/>
            <w:gridSpan w:val="4"/>
            <w:tcBorders>
              <w:bottom w:val="single" w:sz="4" w:space="0" w:color="auto"/>
            </w:tcBorders>
          </w:tcPr>
          <w:p w14:paraId="283FD405" w14:textId="77777777" w:rsidR="00ED76F0" w:rsidRDefault="00ED76F0" w:rsidP="00ED76F0">
            <w:pPr>
              <w:spacing w:line="360" w:lineRule="auto"/>
            </w:pPr>
            <w:r w:rsidRPr="000C1A99">
              <w:t xml:space="preserve">Supplementary </w:t>
            </w:r>
            <w:r>
              <w:t>Table 4</w:t>
            </w:r>
          </w:p>
          <w:p w14:paraId="33B59AE2" w14:textId="77777777" w:rsidR="00ED76F0" w:rsidRDefault="00ED76F0" w:rsidP="00ED76F0">
            <w:pPr>
              <w:spacing w:line="360" w:lineRule="auto"/>
              <w:rPr>
                <w:i/>
              </w:rPr>
            </w:pPr>
            <w:r>
              <w:rPr>
                <w:i/>
              </w:rPr>
              <w:t>Means and 95% HDIs of sensitivity and reaction times across six phases of the experiment</w:t>
            </w:r>
          </w:p>
        </w:tc>
      </w:tr>
      <w:tr w:rsidR="00ED76F0" w14:paraId="353691D4" w14:textId="77777777" w:rsidTr="00ED76F0">
        <w:trPr>
          <w:trHeight w:val="634"/>
        </w:trPr>
        <w:tc>
          <w:tcPr>
            <w:tcW w:w="2102" w:type="dxa"/>
            <w:tcBorders>
              <w:top w:val="single" w:sz="4" w:space="0" w:color="auto"/>
              <w:bottom w:val="single" w:sz="4" w:space="0" w:color="auto"/>
            </w:tcBorders>
            <w:vAlign w:val="center"/>
          </w:tcPr>
          <w:p w14:paraId="7CFD0FD2" w14:textId="77777777" w:rsidR="00ED76F0" w:rsidRDefault="00ED76F0" w:rsidP="00ED76F0">
            <w:r>
              <w:t>Reward phase</w:t>
            </w:r>
          </w:p>
        </w:tc>
        <w:tc>
          <w:tcPr>
            <w:tcW w:w="2257" w:type="dxa"/>
            <w:tcBorders>
              <w:top w:val="single" w:sz="4" w:space="0" w:color="auto"/>
              <w:bottom w:val="single" w:sz="4" w:space="0" w:color="auto"/>
            </w:tcBorders>
            <w:vAlign w:val="center"/>
          </w:tcPr>
          <w:p w14:paraId="1354F862" w14:textId="77777777" w:rsidR="00ED76F0" w:rsidRDefault="00ED76F0" w:rsidP="00ED76F0">
            <w:r>
              <w:t>Reward probability</w:t>
            </w:r>
          </w:p>
        </w:tc>
        <w:tc>
          <w:tcPr>
            <w:tcW w:w="2260" w:type="dxa"/>
            <w:tcBorders>
              <w:top w:val="single" w:sz="4" w:space="0" w:color="auto"/>
              <w:bottom w:val="single" w:sz="4" w:space="0" w:color="auto"/>
            </w:tcBorders>
            <w:vAlign w:val="center"/>
          </w:tcPr>
          <w:p w14:paraId="3DC97C47" w14:textId="77777777" w:rsidR="00ED76F0" w:rsidRPr="007F6AA7" w:rsidRDefault="00ED76F0" w:rsidP="00ED76F0">
            <w:r>
              <w:t>Sensitivity (d`)</w:t>
            </w:r>
          </w:p>
        </w:tc>
        <w:tc>
          <w:tcPr>
            <w:tcW w:w="3020" w:type="dxa"/>
            <w:tcBorders>
              <w:top w:val="single" w:sz="4" w:space="0" w:color="auto"/>
              <w:bottom w:val="single" w:sz="4" w:space="0" w:color="auto"/>
            </w:tcBorders>
            <w:vAlign w:val="center"/>
          </w:tcPr>
          <w:p w14:paraId="75B17DDE" w14:textId="77777777" w:rsidR="00ED76F0" w:rsidRPr="00297068" w:rsidRDefault="00ED76F0" w:rsidP="00ED76F0">
            <w:r>
              <w:t>Reaction times (milliseconds)</w:t>
            </w:r>
          </w:p>
        </w:tc>
      </w:tr>
      <w:tr w:rsidR="00ED76F0" w14:paraId="0E0E1830" w14:textId="77777777" w:rsidTr="00ED76F0">
        <w:trPr>
          <w:trHeight w:val="417"/>
        </w:trPr>
        <w:tc>
          <w:tcPr>
            <w:tcW w:w="2102" w:type="dxa"/>
            <w:tcBorders>
              <w:top w:val="single" w:sz="4" w:space="0" w:color="auto"/>
            </w:tcBorders>
            <w:vAlign w:val="center"/>
          </w:tcPr>
          <w:p w14:paraId="09854650" w14:textId="77777777" w:rsidR="00ED76F0" w:rsidRDefault="00ED76F0" w:rsidP="00ED76F0">
            <w:r w:rsidRPr="00DC56DA">
              <w:t>Baseline</w:t>
            </w:r>
            <w:r>
              <w:t xml:space="preserve"> </w:t>
            </w:r>
            <w:r w:rsidRPr="00DC56DA">
              <w:t>1</w:t>
            </w:r>
          </w:p>
        </w:tc>
        <w:tc>
          <w:tcPr>
            <w:tcW w:w="2257" w:type="dxa"/>
            <w:tcBorders>
              <w:top w:val="single" w:sz="4" w:space="0" w:color="auto"/>
            </w:tcBorders>
            <w:vAlign w:val="center"/>
          </w:tcPr>
          <w:p w14:paraId="58E72BCD" w14:textId="77777777" w:rsidR="00ED76F0" w:rsidRPr="008E021D" w:rsidRDefault="00ED76F0" w:rsidP="00ED76F0">
            <w:r>
              <w:t>High</w:t>
            </w:r>
          </w:p>
        </w:tc>
        <w:tc>
          <w:tcPr>
            <w:tcW w:w="2260" w:type="dxa"/>
            <w:tcBorders>
              <w:top w:val="single" w:sz="4" w:space="0" w:color="auto"/>
            </w:tcBorders>
            <w:vAlign w:val="center"/>
          </w:tcPr>
          <w:p w14:paraId="37882EEA" w14:textId="77777777" w:rsidR="00ED76F0" w:rsidRDefault="00ED76F0" w:rsidP="00ED76F0">
            <w:r w:rsidRPr="00223195">
              <w:t>1.49 [1.26</w:t>
            </w:r>
            <w:r>
              <w:t>,</w:t>
            </w:r>
            <w:r w:rsidRPr="00223195">
              <w:t xml:space="preserve"> 1.71]</w:t>
            </w:r>
          </w:p>
        </w:tc>
        <w:tc>
          <w:tcPr>
            <w:tcW w:w="3020" w:type="dxa"/>
            <w:tcBorders>
              <w:top w:val="single" w:sz="4" w:space="0" w:color="auto"/>
            </w:tcBorders>
            <w:vAlign w:val="center"/>
          </w:tcPr>
          <w:p w14:paraId="7E7C9FDF" w14:textId="77777777" w:rsidR="00ED76F0" w:rsidRDefault="00ED76F0" w:rsidP="00ED76F0">
            <w:r w:rsidRPr="00BA6E4C">
              <w:t>548.63 [535.91</w:t>
            </w:r>
            <w:r>
              <w:t>,</w:t>
            </w:r>
            <w:r w:rsidRPr="00BA6E4C">
              <w:t xml:space="preserve"> 560.72]</w:t>
            </w:r>
          </w:p>
        </w:tc>
      </w:tr>
      <w:tr w:rsidR="00ED76F0" w14:paraId="0BFF22CD" w14:textId="77777777" w:rsidTr="00ED76F0">
        <w:trPr>
          <w:trHeight w:val="417"/>
        </w:trPr>
        <w:tc>
          <w:tcPr>
            <w:tcW w:w="2102" w:type="dxa"/>
            <w:vAlign w:val="center"/>
          </w:tcPr>
          <w:p w14:paraId="4DC2ABC0" w14:textId="77777777" w:rsidR="00ED76F0" w:rsidRDefault="00ED76F0" w:rsidP="00ED76F0">
            <w:r w:rsidRPr="00DC56DA">
              <w:t>Baseline</w:t>
            </w:r>
            <w:r>
              <w:t xml:space="preserve"> </w:t>
            </w:r>
            <w:r w:rsidRPr="00DC56DA">
              <w:t>1</w:t>
            </w:r>
          </w:p>
        </w:tc>
        <w:tc>
          <w:tcPr>
            <w:tcW w:w="2257" w:type="dxa"/>
            <w:vAlign w:val="center"/>
          </w:tcPr>
          <w:p w14:paraId="4043B513" w14:textId="77777777" w:rsidR="00ED76F0" w:rsidRPr="008E021D" w:rsidRDefault="00ED76F0" w:rsidP="00ED76F0">
            <w:r>
              <w:t>Low</w:t>
            </w:r>
          </w:p>
        </w:tc>
        <w:tc>
          <w:tcPr>
            <w:tcW w:w="2260" w:type="dxa"/>
            <w:vAlign w:val="center"/>
          </w:tcPr>
          <w:p w14:paraId="008668F5" w14:textId="77777777" w:rsidR="00ED76F0" w:rsidRDefault="00ED76F0" w:rsidP="00ED76F0">
            <w:r w:rsidRPr="00223195">
              <w:t>1.3</w:t>
            </w:r>
            <w:r>
              <w:t>0</w:t>
            </w:r>
            <w:r w:rsidRPr="00223195">
              <w:t xml:space="preserve"> [1.08</w:t>
            </w:r>
            <w:r>
              <w:t>,</w:t>
            </w:r>
            <w:r w:rsidRPr="00223195">
              <w:t xml:space="preserve"> 1.51]</w:t>
            </w:r>
          </w:p>
        </w:tc>
        <w:tc>
          <w:tcPr>
            <w:tcW w:w="3020" w:type="dxa"/>
            <w:vAlign w:val="center"/>
          </w:tcPr>
          <w:p w14:paraId="3F752452" w14:textId="77777777" w:rsidR="00ED76F0" w:rsidRDefault="00ED76F0" w:rsidP="00ED76F0">
            <w:r w:rsidRPr="00BA6E4C">
              <w:t>551.89 [538.38</w:t>
            </w:r>
            <w:r>
              <w:t>,</w:t>
            </w:r>
            <w:r w:rsidRPr="00BA6E4C">
              <w:t xml:space="preserve"> 564.15]</w:t>
            </w:r>
          </w:p>
        </w:tc>
      </w:tr>
      <w:tr w:rsidR="00ED76F0" w14:paraId="6CFEC085" w14:textId="77777777" w:rsidTr="00ED76F0">
        <w:trPr>
          <w:trHeight w:val="417"/>
        </w:trPr>
        <w:tc>
          <w:tcPr>
            <w:tcW w:w="2102" w:type="dxa"/>
            <w:vAlign w:val="center"/>
          </w:tcPr>
          <w:p w14:paraId="55E6DC93" w14:textId="77777777" w:rsidR="00ED76F0" w:rsidRDefault="00ED76F0" w:rsidP="00ED76F0">
            <w:r w:rsidRPr="00DC56DA">
              <w:t>Baseline</w:t>
            </w:r>
            <w:r>
              <w:t xml:space="preserve"> </w:t>
            </w:r>
            <w:r w:rsidRPr="00DC56DA">
              <w:t>2</w:t>
            </w:r>
          </w:p>
        </w:tc>
        <w:tc>
          <w:tcPr>
            <w:tcW w:w="2257" w:type="dxa"/>
            <w:vAlign w:val="center"/>
          </w:tcPr>
          <w:p w14:paraId="14A8E5E5" w14:textId="77777777" w:rsidR="00ED76F0" w:rsidRPr="008E021D" w:rsidRDefault="00ED76F0" w:rsidP="00ED76F0">
            <w:r>
              <w:t>High</w:t>
            </w:r>
          </w:p>
        </w:tc>
        <w:tc>
          <w:tcPr>
            <w:tcW w:w="2260" w:type="dxa"/>
            <w:vAlign w:val="center"/>
          </w:tcPr>
          <w:p w14:paraId="2E884AA6" w14:textId="77777777" w:rsidR="00ED76F0" w:rsidRDefault="00ED76F0" w:rsidP="00ED76F0">
            <w:r w:rsidRPr="00223195">
              <w:t>1.6</w:t>
            </w:r>
            <w:r>
              <w:t>0</w:t>
            </w:r>
            <w:r w:rsidRPr="00223195">
              <w:t xml:space="preserve"> [1.38</w:t>
            </w:r>
            <w:r>
              <w:t>,</w:t>
            </w:r>
            <w:r w:rsidRPr="00223195">
              <w:t xml:space="preserve"> 1.83]</w:t>
            </w:r>
          </w:p>
        </w:tc>
        <w:tc>
          <w:tcPr>
            <w:tcW w:w="3020" w:type="dxa"/>
            <w:vAlign w:val="center"/>
          </w:tcPr>
          <w:p w14:paraId="3DA48E95" w14:textId="77777777" w:rsidR="00ED76F0" w:rsidRDefault="00ED76F0" w:rsidP="00ED76F0">
            <w:r w:rsidRPr="00BA6E4C">
              <w:t>545.5</w:t>
            </w:r>
            <w:r>
              <w:t>0</w:t>
            </w:r>
            <w:r w:rsidRPr="00BA6E4C">
              <w:t xml:space="preserve"> [532.36</w:t>
            </w:r>
            <w:r>
              <w:t>,</w:t>
            </w:r>
            <w:r w:rsidRPr="00BA6E4C">
              <w:t xml:space="preserve"> 559.34]</w:t>
            </w:r>
          </w:p>
        </w:tc>
      </w:tr>
      <w:tr w:rsidR="00ED76F0" w14:paraId="05517BE8" w14:textId="77777777" w:rsidTr="00ED76F0">
        <w:trPr>
          <w:trHeight w:val="417"/>
        </w:trPr>
        <w:tc>
          <w:tcPr>
            <w:tcW w:w="2102" w:type="dxa"/>
            <w:vAlign w:val="center"/>
          </w:tcPr>
          <w:p w14:paraId="042C98B8" w14:textId="77777777" w:rsidR="00ED76F0" w:rsidRDefault="00ED76F0" w:rsidP="00ED76F0">
            <w:r w:rsidRPr="00DC56DA">
              <w:t>Baseline</w:t>
            </w:r>
            <w:r>
              <w:t xml:space="preserve"> </w:t>
            </w:r>
            <w:r w:rsidRPr="00DC56DA">
              <w:t>2</w:t>
            </w:r>
          </w:p>
        </w:tc>
        <w:tc>
          <w:tcPr>
            <w:tcW w:w="2257" w:type="dxa"/>
            <w:vAlign w:val="center"/>
          </w:tcPr>
          <w:p w14:paraId="3DEB7B9F" w14:textId="77777777" w:rsidR="00ED76F0" w:rsidRPr="00534F07" w:rsidRDefault="00ED76F0" w:rsidP="00ED76F0">
            <w:r>
              <w:t>Low</w:t>
            </w:r>
          </w:p>
        </w:tc>
        <w:tc>
          <w:tcPr>
            <w:tcW w:w="2260" w:type="dxa"/>
            <w:vAlign w:val="center"/>
          </w:tcPr>
          <w:p w14:paraId="0DF2661F" w14:textId="77777777" w:rsidR="00ED76F0" w:rsidRDefault="00ED76F0" w:rsidP="00ED76F0">
            <w:r w:rsidRPr="00223195">
              <w:t>1.45 [1.23</w:t>
            </w:r>
            <w:r>
              <w:t>,</w:t>
            </w:r>
            <w:r w:rsidRPr="00223195">
              <w:t xml:space="preserve"> 1.66]</w:t>
            </w:r>
          </w:p>
        </w:tc>
        <w:tc>
          <w:tcPr>
            <w:tcW w:w="3020" w:type="dxa"/>
            <w:vAlign w:val="center"/>
          </w:tcPr>
          <w:p w14:paraId="27446132" w14:textId="77777777" w:rsidR="00ED76F0" w:rsidRDefault="00ED76F0" w:rsidP="00ED76F0">
            <w:r w:rsidRPr="00BA6E4C">
              <w:t>556.12 [542.01</w:t>
            </w:r>
            <w:r>
              <w:t>,</w:t>
            </w:r>
            <w:r w:rsidRPr="00BA6E4C">
              <w:t xml:space="preserve"> 569.51]</w:t>
            </w:r>
          </w:p>
        </w:tc>
      </w:tr>
      <w:tr w:rsidR="00ED76F0" w14:paraId="7D2C1545" w14:textId="77777777" w:rsidTr="00ED76F0">
        <w:trPr>
          <w:trHeight w:val="417"/>
        </w:trPr>
        <w:tc>
          <w:tcPr>
            <w:tcW w:w="2102" w:type="dxa"/>
            <w:vAlign w:val="center"/>
          </w:tcPr>
          <w:p w14:paraId="220B245D" w14:textId="77777777" w:rsidR="00ED76F0" w:rsidRDefault="00ED76F0" w:rsidP="00ED76F0">
            <w:r>
              <w:t xml:space="preserve">Training </w:t>
            </w:r>
            <w:r w:rsidRPr="00DC56DA">
              <w:t>1</w:t>
            </w:r>
          </w:p>
        </w:tc>
        <w:tc>
          <w:tcPr>
            <w:tcW w:w="2257" w:type="dxa"/>
            <w:vAlign w:val="center"/>
          </w:tcPr>
          <w:p w14:paraId="207EB64A" w14:textId="77777777" w:rsidR="00ED76F0" w:rsidRPr="00C21D51" w:rsidRDefault="00ED76F0" w:rsidP="00ED76F0">
            <w:r>
              <w:t>High</w:t>
            </w:r>
          </w:p>
        </w:tc>
        <w:tc>
          <w:tcPr>
            <w:tcW w:w="2260" w:type="dxa"/>
            <w:vAlign w:val="center"/>
          </w:tcPr>
          <w:p w14:paraId="3823F8B2" w14:textId="77777777" w:rsidR="00ED76F0" w:rsidRDefault="00ED76F0" w:rsidP="00ED76F0">
            <w:r w:rsidRPr="00223195">
              <w:t>1.56 [1.32</w:t>
            </w:r>
            <w:r>
              <w:t>,</w:t>
            </w:r>
            <w:r w:rsidRPr="00223195">
              <w:t xml:space="preserve"> 1.79]</w:t>
            </w:r>
          </w:p>
        </w:tc>
        <w:tc>
          <w:tcPr>
            <w:tcW w:w="3020" w:type="dxa"/>
            <w:vAlign w:val="center"/>
          </w:tcPr>
          <w:p w14:paraId="570886E6" w14:textId="77777777" w:rsidR="00ED76F0" w:rsidRDefault="00ED76F0" w:rsidP="00ED76F0">
            <w:r w:rsidRPr="00BA6E4C">
              <w:t>521.46 [509.29</w:t>
            </w:r>
            <w:r>
              <w:t>,</w:t>
            </w:r>
            <w:r w:rsidRPr="00BA6E4C">
              <w:t xml:space="preserve"> 534.18]</w:t>
            </w:r>
          </w:p>
        </w:tc>
      </w:tr>
      <w:tr w:rsidR="00ED76F0" w14:paraId="65888298" w14:textId="77777777" w:rsidTr="00ED76F0">
        <w:trPr>
          <w:trHeight w:val="417"/>
        </w:trPr>
        <w:tc>
          <w:tcPr>
            <w:tcW w:w="2102" w:type="dxa"/>
            <w:vAlign w:val="center"/>
          </w:tcPr>
          <w:p w14:paraId="1F38F19A" w14:textId="77777777" w:rsidR="00ED76F0" w:rsidRDefault="00ED76F0" w:rsidP="00ED76F0">
            <w:r>
              <w:t xml:space="preserve">Training </w:t>
            </w:r>
            <w:r w:rsidRPr="00DC56DA">
              <w:t>1</w:t>
            </w:r>
          </w:p>
        </w:tc>
        <w:tc>
          <w:tcPr>
            <w:tcW w:w="2257" w:type="dxa"/>
            <w:vAlign w:val="center"/>
          </w:tcPr>
          <w:p w14:paraId="66996C65" w14:textId="77777777" w:rsidR="00ED76F0" w:rsidRPr="00C21D51" w:rsidRDefault="00ED76F0" w:rsidP="00ED76F0">
            <w:r>
              <w:t>Low</w:t>
            </w:r>
          </w:p>
        </w:tc>
        <w:tc>
          <w:tcPr>
            <w:tcW w:w="2260" w:type="dxa"/>
            <w:vAlign w:val="center"/>
          </w:tcPr>
          <w:p w14:paraId="26E05B86" w14:textId="77777777" w:rsidR="00ED76F0" w:rsidRDefault="00ED76F0" w:rsidP="00ED76F0">
            <w:r w:rsidRPr="00223195">
              <w:t>1.58 [1.38</w:t>
            </w:r>
            <w:r>
              <w:t>,</w:t>
            </w:r>
            <w:r w:rsidRPr="00223195">
              <w:t xml:space="preserve"> 1.8</w:t>
            </w:r>
            <w:r>
              <w:t>0</w:t>
            </w:r>
            <w:r w:rsidRPr="00223195">
              <w:t>]</w:t>
            </w:r>
          </w:p>
        </w:tc>
        <w:tc>
          <w:tcPr>
            <w:tcW w:w="3020" w:type="dxa"/>
            <w:vAlign w:val="center"/>
          </w:tcPr>
          <w:p w14:paraId="0823EEB0" w14:textId="77777777" w:rsidR="00ED76F0" w:rsidRDefault="00ED76F0" w:rsidP="00ED76F0">
            <w:r w:rsidRPr="00BA6E4C">
              <w:t>542.74 [529.9</w:t>
            </w:r>
            <w:r>
              <w:t>0,</w:t>
            </w:r>
            <w:r w:rsidRPr="00BA6E4C">
              <w:t xml:space="preserve"> 555.54]</w:t>
            </w:r>
          </w:p>
        </w:tc>
      </w:tr>
      <w:tr w:rsidR="00ED76F0" w14:paraId="355F3BA7" w14:textId="77777777" w:rsidTr="00ED76F0">
        <w:trPr>
          <w:trHeight w:val="417"/>
        </w:trPr>
        <w:tc>
          <w:tcPr>
            <w:tcW w:w="2102" w:type="dxa"/>
            <w:vAlign w:val="center"/>
          </w:tcPr>
          <w:p w14:paraId="4106E4F3" w14:textId="77777777" w:rsidR="00ED76F0" w:rsidRDefault="00ED76F0" w:rsidP="00ED76F0">
            <w:r>
              <w:t xml:space="preserve">Training </w:t>
            </w:r>
            <w:r w:rsidRPr="00DC56DA">
              <w:t>2</w:t>
            </w:r>
          </w:p>
        </w:tc>
        <w:tc>
          <w:tcPr>
            <w:tcW w:w="2257" w:type="dxa"/>
            <w:vAlign w:val="center"/>
          </w:tcPr>
          <w:p w14:paraId="408A0F0D" w14:textId="77777777" w:rsidR="00ED76F0" w:rsidRDefault="00ED76F0" w:rsidP="00ED76F0">
            <w:r>
              <w:t>High</w:t>
            </w:r>
          </w:p>
        </w:tc>
        <w:tc>
          <w:tcPr>
            <w:tcW w:w="2260" w:type="dxa"/>
            <w:vAlign w:val="center"/>
          </w:tcPr>
          <w:p w14:paraId="0B703839" w14:textId="77777777" w:rsidR="00ED76F0" w:rsidRDefault="00ED76F0" w:rsidP="00ED76F0">
            <w:r w:rsidRPr="00223195">
              <w:t>1.59 [1.34</w:t>
            </w:r>
            <w:r>
              <w:t>,</w:t>
            </w:r>
            <w:r w:rsidRPr="00223195">
              <w:t xml:space="preserve"> 1.81]</w:t>
            </w:r>
          </w:p>
        </w:tc>
        <w:tc>
          <w:tcPr>
            <w:tcW w:w="3020" w:type="dxa"/>
            <w:vAlign w:val="center"/>
          </w:tcPr>
          <w:p w14:paraId="6B2995A8" w14:textId="77777777" w:rsidR="00ED76F0" w:rsidRPr="00C57028" w:rsidRDefault="00ED76F0" w:rsidP="00ED76F0">
            <w:r w:rsidRPr="00BA6E4C">
              <w:t>528.94 [516.56</w:t>
            </w:r>
            <w:r>
              <w:t>,</w:t>
            </w:r>
            <w:r w:rsidRPr="00BA6E4C">
              <w:t xml:space="preserve"> 541.59]</w:t>
            </w:r>
          </w:p>
        </w:tc>
      </w:tr>
      <w:tr w:rsidR="00ED76F0" w14:paraId="10637920" w14:textId="77777777" w:rsidTr="00ED76F0">
        <w:trPr>
          <w:trHeight w:val="417"/>
        </w:trPr>
        <w:tc>
          <w:tcPr>
            <w:tcW w:w="2102" w:type="dxa"/>
            <w:vAlign w:val="center"/>
          </w:tcPr>
          <w:p w14:paraId="2180459E" w14:textId="77777777" w:rsidR="00ED76F0" w:rsidRDefault="00ED76F0" w:rsidP="00ED76F0">
            <w:r>
              <w:t xml:space="preserve">Training </w:t>
            </w:r>
            <w:r w:rsidRPr="00DC56DA">
              <w:t>2</w:t>
            </w:r>
          </w:p>
        </w:tc>
        <w:tc>
          <w:tcPr>
            <w:tcW w:w="2257" w:type="dxa"/>
            <w:vAlign w:val="center"/>
          </w:tcPr>
          <w:p w14:paraId="50FB90F8" w14:textId="77777777" w:rsidR="00ED76F0" w:rsidRDefault="00ED76F0" w:rsidP="00ED76F0">
            <w:r>
              <w:t>Low</w:t>
            </w:r>
          </w:p>
        </w:tc>
        <w:tc>
          <w:tcPr>
            <w:tcW w:w="2260" w:type="dxa"/>
            <w:vAlign w:val="center"/>
          </w:tcPr>
          <w:p w14:paraId="5DF55A60" w14:textId="77777777" w:rsidR="00ED76F0" w:rsidRDefault="00ED76F0" w:rsidP="00ED76F0">
            <w:r w:rsidRPr="00223195">
              <w:t>1.47 [1.24</w:t>
            </w:r>
            <w:r>
              <w:t>,</w:t>
            </w:r>
            <w:r w:rsidRPr="00223195">
              <w:t xml:space="preserve"> 1.68]</w:t>
            </w:r>
          </w:p>
        </w:tc>
        <w:tc>
          <w:tcPr>
            <w:tcW w:w="3020" w:type="dxa"/>
            <w:vAlign w:val="center"/>
          </w:tcPr>
          <w:p w14:paraId="2898FE60" w14:textId="77777777" w:rsidR="00ED76F0" w:rsidRPr="00C57028" w:rsidRDefault="00ED76F0" w:rsidP="00ED76F0">
            <w:r w:rsidRPr="00BA6E4C">
              <w:t>534.7</w:t>
            </w:r>
            <w:r>
              <w:t>0</w:t>
            </w:r>
            <w:r w:rsidRPr="00BA6E4C">
              <w:t xml:space="preserve"> [521.78</w:t>
            </w:r>
            <w:r>
              <w:t>,</w:t>
            </w:r>
            <w:r w:rsidRPr="00BA6E4C">
              <w:t xml:space="preserve"> 547.53]</w:t>
            </w:r>
          </w:p>
        </w:tc>
      </w:tr>
      <w:tr w:rsidR="00ED76F0" w14:paraId="39BAE866" w14:textId="77777777" w:rsidTr="00ED76F0">
        <w:trPr>
          <w:trHeight w:val="417"/>
        </w:trPr>
        <w:tc>
          <w:tcPr>
            <w:tcW w:w="2102" w:type="dxa"/>
            <w:vAlign w:val="center"/>
          </w:tcPr>
          <w:p w14:paraId="532A88B5" w14:textId="77777777" w:rsidR="00ED76F0" w:rsidRDefault="00ED76F0" w:rsidP="00ED76F0">
            <w:r>
              <w:t xml:space="preserve">Test </w:t>
            </w:r>
            <w:r w:rsidRPr="00DC56DA">
              <w:t>1</w:t>
            </w:r>
          </w:p>
        </w:tc>
        <w:tc>
          <w:tcPr>
            <w:tcW w:w="2257" w:type="dxa"/>
            <w:vAlign w:val="center"/>
          </w:tcPr>
          <w:p w14:paraId="21CB578E" w14:textId="77777777" w:rsidR="00ED76F0" w:rsidRDefault="00ED76F0" w:rsidP="00ED76F0">
            <w:r>
              <w:t>High</w:t>
            </w:r>
          </w:p>
        </w:tc>
        <w:tc>
          <w:tcPr>
            <w:tcW w:w="2260" w:type="dxa"/>
            <w:vAlign w:val="center"/>
          </w:tcPr>
          <w:p w14:paraId="10EAA739" w14:textId="77777777" w:rsidR="00ED76F0" w:rsidRDefault="00ED76F0" w:rsidP="00ED76F0">
            <w:r w:rsidRPr="00223195">
              <w:t>1.51 [1.28</w:t>
            </w:r>
            <w:r>
              <w:t>,</w:t>
            </w:r>
            <w:r w:rsidRPr="00223195">
              <w:t xml:space="preserve"> 1.74]</w:t>
            </w:r>
          </w:p>
        </w:tc>
        <w:tc>
          <w:tcPr>
            <w:tcW w:w="3020" w:type="dxa"/>
            <w:vAlign w:val="center"/>
          </w:tcPr>
          <w:p w14:paraId="151DF7DF" w14:textId="77777777" w:rsidR="00ED76F0" w:rsidRPr="00C57028" w:rsidRDefault="00ED76F0" w:rsidP="00ED76F0">
            <w:r w:rsidRPr="00BA6E4C">
              <w:t>528.27 [514.43</w:t>
            </w:r>
            <w:r>
              <w:t>,</w:t>
            </w:r>
            <w:r w:rsidRPr="00BA6E4C">
              <w:t xml:space="preserve"> 542.01]</w:t>
            </w:r>
          </w:p>
        </w:tc>
      </w:tr>
      <w:tr w:rsidR="00ED76F0" w14:paraId="5E831C1C" w14:textId="77777777" w:rsidTr="00ED76F0">
        <w:trPr>
          <w:trHeight w:val="417"/>
        </w:trPr>
        <w:tc>
          <w:tcPr>
            <w:tcW w:w="2102" w:type="dxa"/>
            <w:vAlign w:val="center"/>
          </w:tcPr>
          <w:p w14:paraId="52726858" w14:textId="77777777" w:rsidR="00ED76F0" w:rsidRDefault="00ED76F0" w:rsidP="00ED76F0">
            <w:r>
              <w:t xml:space="preserve">Test </w:t>
            </w:r>
            <w:r w:rsidRPr="00DC56DA">
              <w:t>1</w:t>
            </w:r>
          </w:p>
        </w:tc>
        <w:tc>
          <w:tcPr>
            <w:tcW w:w="2257" w:type="dxa"/>
            <w:vAlign w:val="center"/>
          </w:tcPr>
          <w:p w14:paraId="0A19E944" w14:textId="77777777" w:rsidR="00ED76F0" w:rsidRDefault="00ED76F0" w:rsidP="00ED76F0">
            <w:r>
              <w:t>Low</w:t>
            </w:r>
          </w:p>
        </w:tc>
        <w:tc>
          <w:tcPr>
            <w:tcW w:w="2260" w:type="dxa"/>
            <w:vAlign w:val="center"/>
          </w:tcPr>
          <w:p w14:paraId="1F167B65" w14:textId="77777777" w:rsidR="00ED76F0" w:rsidRDefault="00ED76F0" w:rsidP="00ED76F0">
            <w:r w:rsidRPr="00223195">
              <w:t>1.49 [1.28</w:t>
            </w:r>
            <w:r>
              <w:t>,</w:t>
            </w:r>
            <w:r w:rsidRPr="00223195">
              <w:t xml:space="preserve"> 1.71]</w:t>
            </w:r>
          </w:p>
        </w:tc>
        <w:tc>
          <w:tcPr>
            <w:tcW w:w="3020" w:type="dxa"/>
            <w:vAlign w:val="center"/>
          </w:tcPr>
          <w:p w14:paraId="3C88932E" w14:textId="77777777" w:rsidR="00ED76F0" w:rsidRPr="00C57028" w:rsidRDefault="00ED76F0" w:rsidP="00ED76F0">
            <w:r w:rsidRPr="00BA6E4C">
              <w:t>536.87 [522</w:t>
            </w:r>
            <w:r>
              <w:t>.00,</w:t>
            </w:r>
            <w:r w:rsidRPr="00BA6E4C">
              <w:t xml:space="preserve"> 552.32]</w:t>
            </w:r>
          </w:p>
        </w:tc>
      </w:tr>
      <w:tr w:rsidR="00ED76F0" w14:paraId="5CDA5654" w14:textId="77777777" w:rsidTr="00ED76F0">
        <w:trPr>
          <w:trHeight w:val="417"/>
        </w:trPr>
        <w:tc>
          <w:tcPr>
            <w:tcW w:w="2102" w:type="dxa"/>
            <w:vAlign w:val="center"/>
          </w:tcPr>
          <w:p w14:paraId="66DA3430" w14:textId="77777777" w:rsidR="00ED76F0" w:rsidRDefault="00ED76F0" w:rsidP="00ED76F0">
            <w:r>
              <w:t xml:space="preserve">Test </w:t>
            </w:r>
            <w:r w:rsidRPr="00DC56DA">
              <w:t>2</w:t>
            </w:r>
          </w:p>
        </w:tc>
        <w:tc>
          <w:tcPr>
            <w:tcW w:w="2257" w:type="dxa"/>
            <w:vAlign w:val="center"/>
          </w:tcPr>
          <w:p w14:paraId="5C11035B" w14:textId="77777777" w:rsidR="00ED76F0" w:rsidRDefault="00ED76F0" w:rsidP="00ED76F0">
            <w:r>
              <w:t>High</w:t>
            </w:r>
          </w:p>
        </w:tc>
        <w:tc>
          <w:tcPr>
            <w:tcW w:w="2260" w:type="dxa"/>
            <w:vAlign w:val="center"/>
          </w:tcPr>
          <w:p w14:paraId="13BAA5CF" w14:textId="77777777" w:rsidR="00ED76F0" w:rsidRDefault="00ED76F0" w:rsidP="00ED76F0">
            <w:r w:rsidRPr="00223195">
              <w:t>1.5</w:t>
            </w:r>
            <w:r>
              <w:t>0</w:t>
            </w:r>
            <w:r w:rsidRPr="00223195">
              <w:t xml:space="preserve"> [1.25</w:t>
            </w:r>
            <w:r>
              <w:t>,</w:t>
            </w:r>
            <w:r w:rsidRPr="00223195">
              <w:t xml:space="preserve"> 1.72]</w:t>
            </w:r>
          </w:p>
        </w:tc>
        <w:tc>
          <w:tcPr>
            <w:tcW w:w="3020" w:type="dxa"/>
            <w:vAlign w:val="center"/>
          </w:tcPr>
          <w:p w14:paraId="7A77B150" w14:textId="77777777" w:rsidR="00ED76F0" w:rsidRPr="00C57028" w:rsidRDefault="00ED76F0" w:rsidP="00ED76F0">
            <w:r w:rsidRPr="00BA6E4C">
              <w:t>528.92 [515.37</w:t>
            </w:r>
            <w:r>
              <w:t>,</w:t>
            </w:r>
            <w:r w:rsidRPr="00BA6E4C">
              <w:t xml:space="preserve"> 542.04]</w:t>
            </w:r>
          </w:p>
        </w:tc>
      </w:tr>
      <w:tr w:rsidR="00ED76F0" w14:paraId="688799C3" w14:textId="77777777" w:rsidTr="00ED76F0">
        <w:trPr>
          <w:trHeight w:val="417"/>
        </w:trPr>
        <w:tc>
          <w:tcPr>
            <w:tcW w:w="2102" w:type="dxa"/>
            <w:tcBorders>
              <w:bottom w:val="single" w:sz="4" w:space="0" w:color="auto"/>
            </w:tcBorders>
            <w:vAlign w:val="center"/>
          </w:tcPr>
          <w:p w14:paraId="3F2EAF8E" w14:textId="77777777" w:rsidR="00ED76F0" w:rsidRDefault="00ED76F0" w:rsidP="00ED76F0">
            <w:r>
              <w:t xml:space="preserve">Test </w:t>
            </w:r>
            <w:r w:rsidRPr="00DC56DA">
              <w:t>2</w:t>
            </w:r>
          </w:p>
        </w:tc>
        <w:tc>
          <w:tcPr>
            <w:tcW w:w="2257" w:type="dxa"/>
            <w:tcBorders>
              <w:bottom w:val="single" w:sz="4" w:space="0" w:color="auto"/>
            </w:tcBorders>
            <w:vAlign w:val="center"/>
          </w:tcPr>
          <w:p w14:paraId="7D11A8A8" w14:textId="77777777" w:rsidR="00ED76F0" w:rsidRDefault="00ED76F0" w:rsidP="00ED76F0">
            <w:r>
              <w:t>Low</w:t>
            </w:r>
          </w:p>
        </w:tc>
        <w:tc>
          <w:tcPr>
            <w:tcW w:w="2260" w:type="dxa"/>
            <w:tcBorders>
              <w:bottom w:val="single" w:sz="4" w:space="0" w:color="auto"/>
            </w:tcBorders>
            <w:vAlign w:val="center"/>
          </w:tcPr>
          <w:p w14:paraId="29803F93" w14:textId="77777777" w:rsidR="00ED76F0" w:rsidRDefault="00ED76F0" w:rsidP="00ED76F0">
            <w:r w:rsidRPr="00223195">
              <w:t>1.54 [1.32</w:t>
            </w:r>
            <w:r>
              <w:t>,</w:t>
            </w:r>
            <w:r w:rsidRPr="00223195">
              <w:t xml:space="preserve"> 1.75]</w:t>
            </w:r>
          </w:p>
        </w:tc>
        <w:tc>
          <w:tcPr>
            <w:tcW w:w="3020" w:type="dxa"/>
            <w:tcBorders>
              <w:bottom w:val="single" w:sz="4" w:space="0" w:color="auto"/>
            </w:tcBorders>
            <w:vAlign w:val="center"/>
          </w:tcPr>
          <w:p w14:paraId="3813BEB3" w14:textId="77777777" w:rsidR="00ED76F0" w:rsidRPr="00C57028" w:rsidRDefault="00ED76F0" w:rsidP="00ED76F0">
            <w:r w:rsidRPr="00BA6E4C">
              <w:t>542.76 [528.68</w:t>
            </w:r>
            <w:r>
              <w:t>,</w:t>
            </w:r>
            <w:r w:rsidRPr="00BA6E4C">
              <w:t xml:space="preserve"> 557.15]</w:t>
            </w:r>
          </w:p>
        </w:tc>
      </w:tr>
    </w:tbl>
    <w:p w14:paraId="727A2ADA" w14:textId="5DD298B6" w:rsidR="006F2A37" w:rsidRDefault="006F2A37" w:rsidP="009940B0">
      <w:pPr>
        <w:spacing w:line="480" w:lineRule="auto"/>
        <w:ind w:firstLine="284"/>
        <w:jc w:val="both"/>
      </w:pPr>
    </w:p>
    <w:p w14:paraId="0E9D4B72" w14:textId="32453A84" w:rsidR="006F2A37" w:rsidRDefault="006F2A37" w:rsidP="009940B0">
      <w:pPr>
        <w:spacing w:line="480" w:lineRule="auto"/>
        <w:ind w:firstLine="284"/>
        <w:jc w:val="both"/>
      </w:pPr>
    </w:p>
    <w:p w14:paraId="2B908657" w14:textId="0AF9D97B" w:rsidR="006F2A37" w:rsidRDefault="006F2A37" w:rsidP="009940B0">
      <w:pPr>
        <w:spacing w:line="480" w:lineRule="auto"/>
        <w:ind w:firstLine="284"/>
        <w:jc w:val="both"/>
      </w:pPr>
    </w:p>
    <w:p w14:paraId="46351A97" w14:textId="050C4C22" w:rsidR="006F2A37" w:rsidRDefault="006F2A37" w:rsidP="009940B0">
      <w:pPr>
        <w:spacing w:line="480" w:lineRule="auto"/>
        <w:ind w:firstLine="284"/>
        <w:jc w:val="both"/>
      </w:pPr>
    </w:p>
    <w:p w14:paraId="5962CB8B" w14:textId="0B70C8D4" w:rsidR="006F2A37" w:rsidRDefault="006F2A37" w:rsidP="009940B0">
      <w:pPr>
        <w:spacing w:line="480" w:lineRule="auto"/>
        <w:ind w:firstLine="284"/>
        <w:jc w:val="both"/>
      </w:pPr>
    </w:p>
    <w:p w14:paraId="7EA2A595" w14:textId="52021C75" w:rsidR="006F2A37" w:rsidRDefault="006F2A37" w:rsidP="009940B0">
      <w:pPr>
        <w:spacing w:line="480" w:lineRule="auto"/>
        <w:ind w:firstLine="284"/>
        <w:jc w:val="both"/>
      </w:pPr>
    </w:p>
    <w:p w14:paraId="5A18B077" w14:textId="4EC225E4" w:rsidR="006F2A37" w:rsidRDefault="006F2A37" w:rsidP="006F2A37">
      <w:pPr>
        <w:spacing w:line="480" w:lineRule="auto"/>
        <w:jc w:val="both"/>
      </w:pPr>
    </w:p>
    <w:p w14:paraId="34396A17" w14:textId="5C1F353E" w:rsidR="006F2A37" w:rsidRDefault="006F2A37" w:rsidP="009940B0">
      <w:pPr>
        <w:spacing w:line="480" w:lineRule="auto"/>
        <w:ind w:firstLine="284"/>
        <w:jc w:val="both"/>
      </w:pPr>
    </w:p>
    <w:p w14:paraId="344A73C0" w14:textId="5BFF2676" w:rsidR="006F2A37" w:rsidRDefault="006F2A37" w:rsidP="009940B0">
      <w:pPr>
        <w:spacing w:line="480" w:lineRule="auto"/>
        <w:ind w:firstLine="284"/>
        <w:jc w:val="both"/>
      </w:pP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5DF848FA"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commentRangeStart w:id="0"/>
      <w:r w:rsidR="007E09BA">
        <w:t>psych</w:t>
      </w:r>
      <w:commentRangeEnd w:id="0"/>
      <w:r w:rsidR="007E09BA">
        <w:rPr>
          <w:rStyle w:val="CommentReference"/>
        </w:rPr>
        <w:commentReference w:id="0"/>
      </w:r>
    </w:p>
    <w:p w14:paraId="15173E87" w14:textId="554F5465"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commentRangeStart w:id="1"/>
      <w:r w:rsidR="007E09BA">
        <w:t>here</w:t>
      </w:r>
      <w:commentRangeEnd w:id="1"/>
      <w:r w:rsidR="007E09BA">
        <w:rPr>
          <w:rStyle w:val="CommentReference"/>
        </w:rPr>
        <w:commentReference w:id="1"/>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2"/>
      <w:r w:rsidR="009508C9">
        <w:rPr>
          <w:highlight w:val="yellow"/>
        </w:rPr>
        <w:t xml:space="preserve">Gilles </w:t>
      </w:r>
      <w:commentRangeEnd w:id="2"/>
      <w:r w:rsidR="0047115E">
        <w:rPr>
          <w:rStyle w:val="CommentReference"/>
        </w:rPr>
        <w:commentReference w:id="2"/>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w:t>
      </w:r>
      <w:proofErr w:type="spellStart"/>
      <w:r>
        <w:t>Greven</w:t>
      </w:r>
      <w:proofErr w:type="spellEnd"/>
      <w:r>
        <w:t xml:space="preserve"> </w:t>
      </w:r>
      <w:r w:rsidR="006C644D">
        <w:t>for help with data collection.</w:t>
      </w:r>
    </w:p>
    <w:p w14:paraId="351CA8C1" w14:textId="77777777" w:rsidR="003473E1" w:rsidRDefault="003473E1" w:rsidP="003473E1">
      <w:pPr>
        <w:pStyle w:val="Heading1"/>
        <w:spacing w:before="0" w:after="240"/>
      </w:pPr>
      <w:r>
        <w:lastRenderedPageBreak/>
        <w:t>Author contributions</w:t>
      </w:r>
    </w:p>
    <w:p w14:paraId="2782C078" w14:textId="77777777" w:rsidR="003473E1" w:rsidRDefault="003473E1" w:rsidP="003473E1">
      <w:pPr>
        <w:widowControl w:val="0"/>
        <w:spacing w:line="480" w:lineRule="auto"/>
        <w:jc w:val="both"/>
        <w:rPr>
          <w:rFonts w:eastAsia="Times New Roman"/>
          <w:szCs w:val="24"/>
        </w:rPr>
      </w:pPr>
      <w:r>
        <w:rPr>
          <w:rFonts w:eastAsia="Times New Roman"/>
          <w:szCs w:val="24"/>
        </w:rPr>
        <w:t xml:space="preserve">Author contributions are coded according to the </w:t>
      </w:r>
      <w:proofErr w:type="spellStart"/>
      <w:r>
        <w:rPr>
          <w:rFonts w:eastAsia="Times New Roman"/>
          <w:szCs w:val="24"/>
        </w:rPr>
        <w:t>CRediT</w:t>
      </w:r>
      <w:proofErr w:type="spellEnd"/>
      <w:r>
        <w:rPr>
          <w:rFonts w:eastAsia="Times New Roman"/>
          <w:szCs w:val="24"/>
        </w:rPr>
        <w:t xml:space="preserve"> taxonomy.</w:t>
      </w:r>
      <w:commentRangeStart w:id="3"/>
      <w:r>
        <w:rPr>
          <w:rFonts w:eastAsia="Times New Roman"/>
          <w:szCs w:val="24"/>
        </w:rPr>
        <w:t xml:space="preserve"> </w:t>
      </w:r>
      <w:commentRangeEnd w:id="3"/>
      <w:r>
        <w:rPr>
          <w:rFonts w:eastAsia="Times New Roman"/>
          <w:szCs w:val="24"/>
        </w:rPr>
        <w:commentReference w:id="3"/>
      </w:r>
      <w:r>
        <w:rPr>
          <w:rFonts w:eastAsia="Times New Roman"/>
          <w:szCs w:val="24"/>
        </w:rPr>
        <w:t xml:space="preserve">For details, see </w:t>
      </w:r>
      <w:hyperlink r:id="rId18" w:history="1">
        <w:r>
          <w:rPr>
            <w:rFonts w:eastAsia="Times New Roman"/>
            <w:szCs w:val="24"/>
          </w:rPr>
          <w:t>https://www.casrai.org/credit.html</w:t>
        </w:r>
      </w:hyperlink>
      <w:r>
        <w:rPr>
          <w:rFonts w:eastAsia="Times New Roman"/>
          <w:szCs w:val="24"/>
        </w:rPr>
        <w:t>.</w:t>
      </w:r>
    </w:p>
    <w:p w14:paraId="5E1E7297" w14:textId="77777777" w:rsidR="003473E1" w:rsidRDefault="003473E1" w:rsidP="003473E1">
      <w:pPr>
        <w:widowControl w:val="0"/>
        <w:spacing w:line="480" w:lineRule="auto"/>
        <w:jc w:val="both"/>
        <w:rPr>
          <w:rFonts w:eastAsia="Times New Roman"/>
          <w:szCs w:val="24"/>
        </w:rPr>
      </w:pPr>
      <w:r>
        <w:rPr>
          <w:rFonts w:eastAsia="Times New Roman"/>
          <w:szCs w:val="24"/>
        </w:rPr>
        <w:t xml:space="preserve">Conceptualization: IG, AS, SKA, GP, EHWK. Data curation: AS, IG. Formal analysis: IG, AS, SKA. Funding acquisition: GP, EHWK. Investigation: IG, Inez </w:t>
      </w:r>
      <w:proofErr w:type="spellStart"/>
      <w:r>
        <w:rPr>
          <w:rFonts w:eastAsia="Times New Roman"/>
          <w:szCs w:val="24"/>
        </w:rPr>
        <w:t>Greven</w:t>
      </w:r>
      <w:proofErr w:type="spellEnd"/>
      <w:r>
        <w:rPr>
          <w:rFonts w:eastAsia="Times New Roman"/>
          <w:szCs w:val="24"/>
        </w:rPr>
        <w:t>, AS. Methodology: SKA, IG, AS. Project administration: IG, AS. Resources: GP. Software: SKA, GP. Supervision: IG, AS, SKA. Validation: IG, AS, SKA. Visualization: IG, AS. Writing – original draft: IG, AS. Writing – review &amp; editing: IG, AS, SKA, GP, EHWK.</w:t>
      </w:r>
    </w:p>
    <w:p w14:paraId="0E5A37C1" w14:textId="57B8EE77" w:rsidR="00CC0973" w:rsidRPr="00D92BFE" w:rsidRDefault="000A774E" w:rsidP="00BC3FB6">
      <w:pPr>
        <w:pStyle w:val="Heading1"/>
        <w:spacing w:before="0" w:after="240"/>
      </w:pPr>
      <w:bookmarkStart w:id="4" w:name="_GoBack"/>
      <w:bookmarkEnd w:id="4"/>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1405AE90" w14:textId="1E662172" w:rsidR="0087663C" w:rsidRPr="0087663C" w:rsidRDefault="009214B6" w:rsidP="0087663C">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87663C" w:rsidRPr="0087663C">
        <w:rPr>
          <w:noProof/>
          <w:szCs w:val="24"/>
        </w:rPr>
        <w:t xml:space="preserve">Andersen, S. K., Müller, M. M., &amp; Hillyard, S. A. (2012). Tracking the allocation of attention in visual scenes with steady-state evoked potentials. In </w:t>
      </w:r>
      <w:r w:rsidR="0087663C" w:rsidRPr="0087663C">
        <w:rPr>
          <w:i/>
          <w:iCs/>
          <w:noProof/>
          <w:szCs w:val="24"/>
        </w:rPr>
        <w:t>Cognitive neuroscience of attention</w:t>
      </w:r>
      <w:r w:rsidR="0087663C" w:rsidRPr="0087663C">
        <w:rPr>
          <w:noProof/>
          <w:szCs w:val="24"/>
        </w:rPr>
        <w:t xml:space="preserve"> (pp. 197–216).</w:t>
      </w:r>
    </w:p>
    <w:p w14:paraId="39067ACB"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Andersen, S K, &amp; Müller, M. M. (2010). Behavioral performance follows the time course of neural facilitation and suppression during cued shifts of feature-selective attention. </w:t>
      </w:r>
      <w:r w:rsidRPr="0087663C">
        <w:rPr>
          <w:i/>
          <w:iCs/>
          <w:noProof/>
          <w:szCs w:val="24"/>
        </w:rPr>
        <w:t>Proceedings of the National Academy of Sciences of the United States of America</w:t>
      </w:r>
      <w:r w:rsidRPr="0087663C">
        <w:rPr>
          <w:noProof/>
          <w:szCs w:val="24"/>
        </w:rPr>
        <w:t xml:space="preserve">, </w:t>
      </w:r>
      <w:r w:rsidRPr="0087663C">
        <w:rPr>
          <w:i/>
          <w:iCs/>
          <w:noProof/>
          <w:szCs w:val="24"/>
        </w:rPr>
        <w:t>107</w:t>
      </w:r>
      <w:r w:rsidRPr="0087663C">
        <w:rPr>
          <w:noProof/>
          <w:szCs w:val="24"/>
        </w:rPr>
        <w:t>(31), 13878–13882. https://doi.org/10.1073/pnas.1002436107</w:t>
      </w:r>
    </w:p>
    <w:p w14:paraId="48A1853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AD6315">
        <w:rPr>
          <w:noProof/>
          <w:szCs w:val="24"/>
          <w:lang w:val="nl-BE"/>
        </w:rPr>
        <w:t xml:space="preserve">Andersen, Søren K., Hillyard, S. A., &amp; Müller, M. M. (2008). </w:t>
      </w:r>
      <w:r w:rsidRPr="0087663C">
        <w:rPr>
          <w:noProof/>
          <w:szCs w:val="24"/>
        </w:rPr>
        <w:t xml:space="preserve">Attention Facilitates Multiple Stimulus Features in Parallel in Human Visual Cortex. </w:t>
      </w:r>
      <w:r w:rsidRPr="0087663C">
        <w:rPr>
          <w:i/>
          <w:iCs/>
          <w:noProof/>
          <w:szCs w:val="24"/>
        </w:rPr>
        <w:t>Current Biology</w:t>
      </w:r>
      <w:r w:rsidRPr="0087663C">
        <w:rPr>
          <w:noProof/>
          <w:szCs w:val="24"/>
        </w:rPr>
        <w:t xml:space="preserve">, </w:t>
      </w:r>
      <w:r w:rsidRPr="0087663C">
        <w:rPr>
          <w:i/>
          <w:iCs/>
          <w:noProof/>
          <w:szCs w:val="24"/>
        </w:rPr>
        <w:t>18</w:t>
      </w:r>
      <w:r w:rsidRPr="0087663C">
        <w:rPr>
          <w:noProof/>
          <w:szCs w:val="24"/>
        </w:rPr>
        <w:t>(13), 1006–1009. https://doi.org/10.1016/j.cub.2008.06.030</w:t>
      </w:r>
    </w:p>
    <w:p w14:paraId="7780E6D9"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Anderson, B. A. (2016). The attention habit: How reward learning shapes attentional selection. </w:t>
      </w:r>
      <w:r w:rsidRPr="0087663C">
        <w:rPr>
          <w:i/>
          <w:iCs/>
          <w:noProof/>
          <w:szCs w:val="24"/>
        </w:rPr>
        <w:t>Annals of the New York Academy of Sciences</w:t>
      </w:r>
      <w:r w:rsidRPr="0087663C">
        <w:rPr>
          <w:noProof/>
          <w:szCs w:val="24"/>
        </w:rPr>
        <w:t xml:space="preserve">, </w:t>
      </w:r>
      <w:r w:rsidRPr="0087663C">
        <w:rPr>
          <w:i/>
          <w:iCs/>
          <w:noProof/>
          <w:szCs w:val="24"/>
        </w:rPr>
        <w:t>1369</w:t>
      </w:r>
      <w:r w:rsidRPr="0087663C">
        <w:rPr>
          <w:noProof/>
          <w:szCs w:val="24"/>
        </w:rPr>
        <w:t>(1), 24–39. https://doi.org/10.1111/nyas.12957</w:t>
      </w:r>
    </w:p>
    <w:p w14:paraId="2724F870"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Anderson, B. a, Laurent, P. a, &amp; Yantis, S. (2011). Value-driven attentional capture. </w:t>
      </w:r>
      <w:r w:rsidRPr="0087663C">
        <w:rPr>
          <w:i/>
          <w:iCs/>
          <w:noProof/>
          <w:szCs w:val="24"/>
        </w:rPr>
        <w:t>Proceedings of the National Academy of Sciences</w:t>
      </w:r>
      <w:r w:rsidRPr="0087663C">
        <w:rPr>
          <w:noProof/>
          <w:szCs w:val="24"/>
        </w:rPr>
        <w:t xml:space="preserve">, </w:t>
      </w:r>
      <w:r w:rsidRPr="0087663C">
        <w:rPr>
          <w:i/>
          <w:iCs/>
          <w:noProof/>
          <w:szCs w:val="24"/>
        </w:rPr>
        <w:t>108</w:t>
      </w:r>
      <w:r w:rsidRPr="0087663C">
        <w:rPr>
          <w:noProof/>
          <w:szCs w:val="24"/>
        </w:rPr>
        <w:t>(25), 10367–10371. https://doi.org/10.1073/pnas.1104047108</w:t>
      </w:r>
    </w:p>
    <w:p w14:paraId="505B9FD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Awh, E., Belopolsky, A. V., &amp; Theeuwes, J. (2012). Top-down versus bottom-up attentional control: A failed theoretical dichotomy. </w:t>
      </w:r>
      <w:r w:rsidRPr="0087663C">
        <w:rPr>
          <w:i/>
          <w:iCs/>
          <w:noProof/>
          <w:szCs w:val="24"/>
        </w:rPr>
        <w:t>Trends in Cognitive Sciences</w:t>
      </w:r>
      <w:r w:rsidRPr="0087663C">
        <w:rPr>
          <w:noProof/>
          <w:szCs w:val="24"/>
        </w:rPr>
        <w:t xml:space="preserve">, </w:t>
      </w:r>
      <w:r w:rsidRPr="0087663C">
        <w:rPr>
          <w:i/>
          <w:iCs/>
          <w:noProof/>
          <w:szCs w:val="24"/>
        </w:rPr>
        <w:t>16</w:t>
      </w:r>
      <w:r w:rsidRPr="0087663C">
        <w:rPr>
          <w:noProof/>
          <w:szCs w:val="24"/>
        </w:rPr>
        <w:t>(8), 437–443. https://doi.org/10.1016/j.tics.2012.06.010</w:t>
      </w:r>
    </w:p>
    <w:p w14:paraId="66104CC1"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Botvinick, M. M., &amp; Braver, T. S. (2015). Motivation and Cognitive Control : From Behavior to Neural Mechanism. </w:t>
      </w:r>
      <w:r w:rsidRPr="0087663C">
        <w:rPr>
          <w:i/>
          <w:iCs/>
          <w:noProof/>
          <w:szCs w:val="24"/>
        </w:rPr>
        <w:t>Annual Review of Psychology</w:t>
      </w:r>
      <w:r w:rsidRPr="0087663C">
        <w:rPr>
          <w:noProof/>
          <w:szCs w:val="24"/>
        </w:rPr>
        <w:t>, (September 2014), 1–31. https://doi.org/10.1146/annurev-psych-010814-015044</w:t>
      </w:r>
    </w:p>
    <w:p w14:paraId="1A5D6ACC"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Brown, J. W., &amp; Alexander, W. H. (2017). Foraging Value, Risk Avoidance, and Multiple </w:t>
      </w:r>
      <w:r w:rsidRPr="0087663C">
        <w:rPr>
          <w:noProof/>
          <w:szCs w:val="24"/>
        </w:rPr>
        <w:lastRenderedPageBreak/>
        <w:t xml:space="preserve">Control Signals: How the Anterior Cingulate Cortex Controls Value-based Decision-making. </w:t>
      </w:r>
      <w:r w:rsidRPr="0087663C">
        <w:rPr>
          <w:i/>
          <w:iCs/>
          <w:noProof/>
          <w:szCs w:val="24"/>
        </w:rPr>
        <w:t>Journal of Cognitive Neuroscience</w:t>
      </w:r>
      <w:r w:rsidRPr="0087663C">
        <w:rPr>
          <w:noProof/>
          <w:szCs w:val="24"/>
        </w:rPr>
        <w:t xml:space="preserve">, </w:t>
      </w:r>
      <w:r w:rsidRPr="0087663C">
        <w:rPr>
          <w:i/>
          <w:iCs/>
          <w:noProof/>
          <w:szCs w:val="24"/>
        </w:rPr>
        <w:t>29</w:t>
      </w:r>
      <w:r w:rsidRPr="0087663C">
        <w:rPr>
          <w:noProof/>
          <w:szCs w:val="24"/>
        </w:rPr>
        <w:t>(10), 1656–1673. https://doi.org/10.1162/jocn_a_01140</w:t>
      </w:r>
    </w:p>
    <w:p w14:paraId="0CD6D00E"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Bürkner, P.-C. (2016). brms: An R package for Bayesian multilevel models using Stan. </w:t>
      </w:r>
      <w:r w:rsidRPr="0087663C">
        <w:rPr>
          <w:i/>
          <w:iCs/>
          <w:noProof/>
          <w:szCs w:val="24"/>
        </w:rPr>
        <w:t>Journal of Statistical Software</w:t>
      </w:r>
      <w:r w:rsidRPr="0087663C">
        <w:rPr>
          <w:noProof/>
          <w:szCs w:val="24"/>
        </w:rPr>
        <w:t xml:space="preserve">, </w:t>
      </w:r>
      <w:r w:rsidRPr="0087663C">
        <w:rPr>
          <w:i/>
          <w:iCs/>
          <w:noProof/>
          <w:szCs w:val="24"/>
        </w:rPr>
        <w:t>80</w:t>
      </w:r>
      <w:r w:rsidRPr="0087663C">
        <w:rPr>
          <w:noProof/>
          <w:szCs w:val="24"/>
        </w:rPr>
        <w:t>(1), 1–28.</w:t>
      </w:r>
    </w:p>
    <w:p w14:paraId="27F8688D"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Bürkner, P.-C. (2017). Advanced Bayesian Multilevel Modeling with the R Package brms. </w:t>
      </w:r>
      <w:r w:rsidRPr="0087663C">
        <w:rPr>
          <w:i/>
          <w:iCs/>
          <w:noProof/>
          <w:szCs w:val="24"/>
        </w:rPr>
        <w:t>ArXiv:1705.11123</w:t>
      </w:r>
      <w:r w:rsidRPr="0087663C">
        <w:rPr>
          <w:noProof/>
          <w:szCs w:val="24"/>
        </w:rPr>
        <w:t>.</w:t>
      </w:r>
    </w:p>
    <w:p w14:paraId="7FCFBD4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Carpenter, B., Gelman, A., Hoffman, M., Lee, D., Goodrich, B., Betancourt, M., … Riddell, A. (2016). Stan: A probabilistic programming language. </w:t>
      </w:r>
      <w:r w:rsidRPr="0087663C">
        <w:rPr>
          <w:i/>
          <w:iCs/>
          <w:noProof/>
          <w:szCs w:val="24"/>
        </w:rPr>
        <w:t>Journal of Statistical Software</w:t>
      </w:r>
      <w:r w:rsidRPr="0087663C">
        <w:rPr>
          <w:noProof/>
          <w:szCs w:val="24"/>
        </w:rPr>
        <w:t xml:space="preserve">, </w:t>
      </w:r>
      <w:r w:rsidRPr="0087663C">
        <w:rPr>
          <w:i/>
          <w:iCs/>
          <w:noProof/>
          <w:szCs w:val="24"/>
        </w:rPr>
        <w:t>2</w:t>
      </w:r>
      <w:r w:rsidRPr="0087663C">
        <w:rPr>
          <w:noProof/>
          <w:szCs w:val="24"/>
        </w:rPr>
        <w:t>(20), 1–37.</w:t>
      </w:r>
    </w:p>
    <w:p w14:paraId="5F9DB871"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Chatrian, G. E., Lettich, E., &amp; Nelson, P. L. (1985). Ten percent electrode system for topographic studies of spontaneous and evoked EEG activities. </w:t>
      </w:r>
      <w:r w:rsidRPr="0087663C">
        <w:rPr>
          <w:i/>
          <w:iCs/>
          <w:noProof/>
          <w:szCs w:val="24"/>
        </w:rPr>
        <w:t>American Journal of EEG Technology</w:t>
      </w:r>
      <w:r w:rsidRPr="0087663C">
        <w:rPr>
          <w:noProof/>
          <w:szCs w:val="24"/>
        </w:rPr>
        <w:t xml:space="preserve">, </w:t>
      </w:r>
      <w:r w:rsidRPr="0087663C">
        <w:rPr>
          <w:i/>
          <w:iCs/>
          <w:noProof/>
          <w:szCs w:val="24"/>
        </w:rPr>
        <w:t>25</w:t>
      </w:r>
      <w:r w:rsidRPr="0087663C">
        <w:rPr>
          <w:noProof/>
          <w:szCs w:val="24"/>
        </w:rPr>
        <w:t>(2).</w:t>
      </w:r>
    </w:p>
    <w:p w14:paraId="40B9AAEE"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Chelazzi, L., Perlato, A., Santandrea, E., &amp; Della Libera, C. (2013). Rewards teach visual selective attention. </w:t>
      </w:r>
      <w:r w:rsidRPr="0087663C">
        <w:rPr>
          <w:i/>
          <w:iCs/>
          <w:noProof/>
          <w:szCs w:val="24"/>
        </w:rPr>
        <w:t>Vision Research</w:t>
      </w:r>
      <w:r w:rsidRPr="0087663C">
        <w:rPr>
          <w:noProof/>
          <w:szCs w:val="24"/>
        </w:rPr>
        <w:t xml:space="preserve">, </w:t>
      </w:r>
      <w:r w:rsidRPr="0087663C">
        <w:rPr>
          <w:i/>
          <w:iCs/>
          <w:noProof/>
          <w:szCs w:val="24"/>
        </w:rPr>
        <w:t>85</w:t>
      </w:r>
      <w:r w:rsidRPr="0087663C">
        <w:rPr>
          <w:noProof/>
          <w:szCs w:val="24"/>
        </w:rPr>
        <w:t>, 58–62. https://doi.org/10.1016/j.visres.2012.12.005</w:t>
      </w:r>
    </w:p>
    <w:p w14:paraId="2DDF4B2C"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Chun, M. M., Golomb, J. D., &amp; Turk-Browne, N. B. (2011). A Taxonomy of External and Internal Attention. </w:t>
      </w:r>
      <w:r w:rsidRPr="0087663C">
        <w:rPr>
          <w:i/>
          <w:iCs/>
          <w:noProof/>
          <w:szCs w:val="24"/>
        </w:rPr>
        <w:t>Annual Review of Psychology</w:t>
      </w:r>
      <w:r w:rsidRPr="0087663C">
        <w:rPr>
          <w:noProof/>
          <w:szCs w:val="24"/>
        </w:rPr>
        <w:t xml:space="preserve">, </w:t>
      </w:r>
      <w:r w:rsidRPr="0087663C">
        <w:rPr>
          <w:i/>
          <w:iCs/>
          <w:noProof/>
          <w:szCs w:val="24"/>
        </w:rPr>
        <w:t>62</w:t>
      </w:r>
      <w:r w:rsidRPr="0087663C">
        <w:rPr>
          <w:noProof/>
          <w:szCs w:val="24"/>
        </w:rPr>
        <w:t>(1), 73–101. https://doi.org/10.1146/annurev.psych.093008.100427</w:t>
      </w:r>
    </w:p>
    <w:p w14:paraId="6A53A13C"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Corbetta, M., &amp; Shulman, G. L. (2002). Control of Goal-Directed and Stimulus-Driven Attention in the Brain. </w:t>
      </w:r>
      <w:r w:rsidRPr="0087663C">
        <w:rPr>
          <w:i/>
          <w:iCs/>
          <w:noProof/>
          <w:szCs w:val="24"/>
        </w:rPr>
        <w:t>Nature Reviews Neuroscience</w:t>
      </w:r>
      <w:r w:rsidRPr="0087663C">
        <w:rPr>
          <w:noProof/>
          <w:szCs w:val="24"/>
        </w:rPr>
        <w:t xml:space="preserve">, </w:t>
      </w:r>
      <w:r w:rsidRPr="0087663C">
        <w:rPr>
          <w:i/>
          <w:iCs/>
          <w:noProof/>
          <w:szCs w:val="24"/>
        </w:rPr>
        <w:t>3</w:t>
      </w:r>
      <w:r w:rsidRPr="0087663C">
        <w:rPr>
          <w:noProof/>
          <w:szCs w:val="24"/>
        </w:rPr>
        <w:t>(3), 215–229. https://doi.org/10.1038/nrn755</w:t>
      </w:r>
    </w:p>
    <w:p w14:paraId="255D7B3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Craddock, M. (2018). craddm/eegUtils: eegUtils (Version v0.2.0). Zenodo.</w:t>
      </w:r>
    </w:p>
    <w:p w14:paraId="0E4D204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Della Libera, C., &amp; Chelazzi, L. (2009). Learning to attend and to ignore is a matter of gains and losses. </w:t>
      </w:r>
      <w:r w:rsidRPr="0087663C">
        <w:rPr>
          <w:i/>
          <w:iCs/>
          <w:noProof/>
          <w:szCs w:val="24"/>
        </w:rPr>
        <w:t>Psychological Science</w:t>
      </w:r>
      <w:r w:rsidRPr="0087663C">
        <w:rPr>
          <w:noProof/>
          <w:szCs w:val="24"/>
        </w:rPr>
        <w:t xml:space="preserve">, </w:t>
      </w:r>
      <w:r w:rsidRPr="0087663C">
        <w:rPr>
          <w:i/>
          <w:iCs/>
          <w:noProof/>
          <w:szCs w:val="24"/>
        </w:rPr>
        <w:t>20</w:t>
      </w:r>
      <w:r w:rsidRPr="0087663C">
        <w:rPr>
          <w:noProof/>
          <w:szCs w:val="24"/>
        </w:rPr>
        <w:t>(6), 778–784. https://doi.org/10.1111/j.1467-9280.2009.02360.x</w:t>
      </w:r>
    </w:p>
    <w:p w14:paraId="3FDC5D8C"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lastRenderedPageBreak/>
        <w:t xml:space="preserve">Delorme, A., &amp; Makeig, S. (2004). EEGLAB: an open sorce toolbox for analysis of single-trail EEG dynamics including independent component anlaysis. </w:t>
      </w:r>
      <w:r w:rsidRPr="0087663C">
        <w:rPr>
          <w:i/>
          <w:iCs/>
          <w:noProof/>
          <w:szCs w:val="24"/>
        </w:rPr>
        <w:t>Journal of Neuroscience Methods</w:t>
      </w:r>
      <w:r w:rsidRPr="0087663C">
        <w:rPr>
          <w:noProof/>
          <w:szCs w:val="24"/>
        </w:rPr>
        <w:t xml:space="preserve">, </w:t>
      </w:r>
      <w:r w:rsidRPr="0087663C">
        <w:rPr>
          <w:i/>
          <w:iCs/>
          <w:noProof/>
          <w:szCs w:val="24"/>
        </w:rPr>
        <w:t>134</w:t>
      </w:r>
      <w:r w:rsidRPr="0087663C">
        <w:rPr>
          <w:noProof/>
          <w:szCs w:val="24"/>
        </w:rPr>
        <w:t>, 9–21. https://doi.org/10.1016/j.jneumeth.2003.10.009</w:t>
      </w:r>
    </w:p>
    <w:p w14:paraId="03FD9336"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Desimone, R., &amp; Duncan, J. (1995). Neural Mechanisms of Selective Visual. </w:t>
      </w:r>
      <w:r w:rsidRPr="0087663C">
        <w:rPr>
          <w:i/>
          <w:iCs/>
          <w:noProof/>
          <w:szCs w:val="24"/>
        </w:rPr>
        <w:t>Annual Review of Neuroscience</w:t>
      </w:r>
      <w:r w:rsidRPr="0087663C">
        <w:rPr>
          <w:noProof/>
          <w:szCs w:val="24"/>
        </w:rPr>
        <w:t xml:space="preserve">, </w:t>
      </w:r>
      <w:r w:rsidRPr="0087663C">
        <w:rPr>
          <w:i/>
          <w:iCs/>
          <w:noProof/>
          <w:szCs w:val="24"/>
        </w:rPr>
        <w:t>18</w:t>
      </w:r>
      <w:r w:rsidRPr="0087663C">
        <w:rPr>
          <w:noProof/>
          <w:szCs w:val="24"/>
        </w:rPr>
        <w:t>(1), 193–222. https://doi.org/10.1146/annurev.ne.18.030195.001205</w:t>
      </w:r>
    </w:p>
    <w:p w14:paraId="32053FCE"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Donohue, S. E., Hopf, J.-M., Bartsch, M. V., Schoenfeld, M. A., Heinze, H.-J., &amp; Woldorff, M. G. (2016). The Rapid Capture of Attention by Rewarded Objects. </w:t>
      </w:r>
      <w:r w:rsidRPr="0087663C">
        <w:rPr>
          <w:i/>
          <w:iCs/>
          <w:noProof/>
          <w:szCs w:val="24"/>
        </w:rPr>
        <w:t>Journal of Cognitive Neuroscience</w:t>
      </w:r>
      <w:r w:rsidRPr="0087663C">
        <w:rPr>
          <w:noProof/>
          <w:szCs w:val="24"/>
        </w:rPr>
        <w:t xml:space="preserve">, </w:t>
      </w:r>
      <w:r w:rsidRPr="0087663C">
        <w:rPr>
          <w:i/>
          <w:iCs/>
          <w:noProof/>
          <w:szCs w:val="24"/>
        </w:rPr>
        <w:t>28</w:t>
      </w:r>
      <w:r w:rsidRPr="0087663C">
        <w:rPr>
          <w:noProof/>
          <w:szCs w:val="24"/>
        </w:rPr>
        <w:t>(4), 529–541. https://doi.org/10.1162/jocn_a_00917</w:t>
      </w:r>
    </w:p>
    <w:p w14:paraId="0E6D9CB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Etzel, J. A., Cole, M. W., Zacks, J. M., Kay, K. N., &amp; Braver, T. S. (2016). Reward Motivation Enhances Task Coding in Frontoparietal Cortex. </w:t>
      </w:r>
      <w:r w:rsidRPr="0087663C">
        <w:rPr>
          <w:i/>
          <w:iCs/>
          <w:noProof/>
          <w:szCs w:val="24"/>
        </w:rPr>
        <w:t>Cerebral Cortex</w:t>
      </w:r>
      <w:r w:rsidRPr="0087663C">
        <w:rPr>
          <w:noProof/>
          <w:szCs w:val="24"/>
        </w:rPr>
        <w:t xml:space="preserve">, </w:t>
      </w:r>
      <w:r w:rsidRPr="0087663C">
        <w:rPr>
          <w:i/>
          <w:iCs/>
          <w:noProof/>
          <w:szCs w:val="24"/>
        </w:rPr>
        <w:t>26</w:t>
      </w:r>
      <w:r w:rsidRPr="0087663C">
        <w:rPr>
          <w:noProof/>
          <w:szCs w:val="24"/>
        </w:rPr>
        <w:t>(4), 1647–1659. https://doi.org/10.1093/cercor/bhu327</w:t>
      </w:r>
    </w:p>
    <w:p w14:paraId="1E224BB6"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Failing, M. F., &amp; Theeuwes, J. (2014). Exogenous visual orienting by reward. </w:t>
      </w:r>
      <w:r w:rsidRPr="0087663C">
        <w:rPr>
          <w:i/>
          <w:iCs/>
          <w:noProof/>
          <w:szCs w:val="24"/>
        </w:rPr>
        <w:t>Journal of Vision</w:t>
      </w:r>
      <w:r w:rsidRPr="0087663C">
        <w:rPr>
          <w:noProof/>
          <w:szCs w:val="24"/>
        </w:rPr>
        <w:t xml:space="preserve">, </w:t>
      </w:r>
      <w:r w:rsidRPr="0087663C">
        <w:rPr>
          <w:i/>
          <w:iCs/>
          <w:noProof/>
          <w:szCs w:val="24"/>
        </w:rPr>
        <w:t>14</w:t>
      </w:r>
      <w:r w:rsidRPr="0087663C">
        <w:rPr>
          <w:noProof/>
          <w:szCs w:val="24"/>
        </w:rPr>
        <w:t>(2014), 1–9. https://doi.org/10.1167/14.5.6.doi</w:t>
      </w:r>
    </w:p>
    <w:p w14:paraId="24BF4B2D"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Failing, M., &amp; Theeuwes, J. (2017). Selection history: How reward modulates selectivity of visual attention. </w:t>
      </w:r>
      <w:r w:rsidRPr="0087663C">
        <w:rPr>
          <w:i/>
          <w:iCs/>
          <w:noProof/>
          <w:szCs w:val="24"/>
        </w:rPr>
        <w:t>Psychonomic Bulletin and Review</w:t>
      </w:r>
      <w:r w:rsidRPr="0087663C">
        <w:rPr>
          <w:noProof/>
          <w:szCs w:val="24"/>
        </w:rPr>
        <w:t>, 1–25. https://doi.org/10.3758/s13423-017-1380-y</w:t>
      </w:r>
    </w:p>
    <w:p w14:paraId="59B3D0D1"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Franken, I. H. A., Muris, P., &amp; Rassin, E. (2005). Psychometric properties of the Dutch BIS/BAS scales. </w:t>
      </w:r>
      <w:r w:rsidRPr="0087663C">
        <w:rPr>
          <w:i/>
          <w:iCs/>
          <w:noProof/>
          <w:szCs w:val="24"/>
        </w:rPr>
        <w:t>Journal of Psychopathology and Behavioral Assessment</w:t>
      </w:r>
      <w:r w:rsidRPr="0087663C">
        <w:rPr>
          <w:noProof/>
          <w:szCs w:val="24"/>
        </w:rPr>
        <w:t xml:space="preserve">, </w:t>
      </w:r>
      <w:r w:rsidRPr="0087663C">
        <w:rPr>
          <w:i/>
          <w:iCs/>
          <w:noProof/>
          <w:szCs w:val="24"/>
        </w:rPr>
        <w:t>27</w:t>
      </w:r>
      <w:r w:rsidRPr="0087663C">
        <w:rPr>
          <w:noProof/>
          <w:szCs w:val="24"/>
        </w:rPr>
        <w:t>(1), 25–30. https://doi.org/10.1007/s10862-005-3262-2</w:t>
      </w:r>
    </w:p>
    <w:p w14:paraId="625EC91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Garnier, S. (2018). viridis: Default Color Maps from ‘matplotlib.’ R package version 0.3.</w:t>
      </w:r>
    </w:p>
    <w:p w14:paraId="6955C8D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Gelman, A., Goodrich, B., Gabry, J., &amp; Ali, I. (2017). R-squared for Bayesian regression models. </w:t>
      </w:r>
      <w:r w:rsidRPr="0087663C">
        <w:rPr>
          <w:i/>
          <w:iCs/>
          <w:noProof/>
          <w:szCs w:val="24"/>
        </w:rPr>
        <w:t>Unpublished via Http://Www. Stat. Columbia. Edu/~ Gelman/Research/Unpublished.</w:t>
      </w:r>
      <w:r w:rsidRPr="0087663C">
        <w:rPr>
          <w:noProof/>
          <w:szCs w:val="24"/>
        </w:rPr>
        <w:t xml:space="preserve"> Retrieved from http://www.stat.columbia.edu/~gelman/research/unpublished/bayes_R2.pdf</w:t>
      </w:r>
    </w:p>
    <w:p w14:paraId="1B074E4E"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AD6315">
        <w:rPr>
          <w:noProof/>
          <w:szCs w:val="24"/>
          <w:lang w:val="nl-BE"/>
        </w:rPr>
        <w:t xml:space="preserve">Gelman, A., &amp; Rubin, D. B. (1992). </w:t>
      </w:r>
      <w:r w:rsidRPr="0087663C">
        <w:rPr>
          <w:noProof/>
          <w:szCs w:val="24"/>
        </w:rPr>
        <w:t xml:space="preserve">Inference from Iterative Simulation Using Multiple </w:t>
      </w:r>
      <w:r w:rsidRPr="0087663C">
        <w:rPr>
          <w:noProof/>
          <w:szCs w:val="24"/>
        </w:rPr>
        <w:lastRenderedPageBreak/>
        <w:t xml:space="preserve">Sequences. </w:t>
      </w:r>
      <w:r w:rsidRPr="0087663C">
        <w:rPr>
          <w:i/>
          <w:iCs/>
          <w:noProof/>
          <w:szCs w:val="24"/>
        </w:rPr>
        <w:t>Statistical Science</w:t>
      </w:r>
      <w:r w:rsidRPr="0087663C">
        <w:rPr>
          <w:noProof/>
          <w:szCs w:val="24"/>
        </w:rPr>
        <w:t xml:space="preserve">, </w:t>
      </w:r>
      <w:r w:rsidRPr="0087663C">
        <w:rPr>
          <w:i/>
          <w:iCs/>
          <w:noProof/>
          <w:szCs w:val="24"/>
        </w:rPr>
        <w:t>7</w:t>
      </w:r>
      <w:r w:rsidRPr="0087663C">
        <w:rPr>
          <w:noProof/>
          <w:szCs w:val="24"/>
        </w:rPr>
        <w:t>(4), 457–472. https://doi.org/10.1214/ss/1177011136</w:t>
      </w:r>
    </w:p>
    <w:p w14:paraId="0253CA86"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Hautus, M. J. (1995). Corrections for extreme proportions and their biasing effects on estimated values of d′. </w:t>
      </w:r>
      <w:r w:rsidRPr="0087663C">
        <w:rPr>
          <w:i/>
          <w:iCs/>
          <w:noProof/>
          <w:szCs w:val="24"/>
        </w:rPr>
        <w:t>Behavior Research Methods, Instruments, &amp; Computers</w:t>
      </w:r>
      <w:r w:rsidRPr="0087663C">
        <w:rPr>
          <w:noProof/>
          <w:szCs w:val="24"/>
        </w:rPr>
        <w:t xml:space="preserve">, </w:t>
      </w:r>
      <w:r w:rsidRPr="0087663C">
        <w:rPr>
          <w:i/>
          <w:iCs/>
          <w:noProof/>
          <w:szCs w:val="24"/>
        </w:rPr>
        <w:t>27</w:t>
      </w:r>
      <w:r w:rsidRPr="0087663C">
        <w:rPr>
          <w:noProof/>
          <w:szCs w:val="24"/>
        </w:rPr>
        <w:t>(1), 46–51. https://doi.org/10.3758/BF03203619</w:t>
      </w:r>
    </w:p>
    <w:p w14:paraId="638D3565"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Hickey, C., Chelazzi, L., &amp; Theeuwes, J. (2010). Reward Changes Salience in Human Vision via the Anterior Cingulate. </w:t>
      </w:r>
      <w:r w:rsidRPr="0087663C">
        <w:rPr>
          <w:i/>
          <w:iCs/>
          <w:noProof/>
          <w:szCs w:val="24"/>
        </w:rPr>
        <w:t>Journal of Neuroscience</w:t>
      </w:r>
      <w:r w:rsidRPr="0087663C">
        <w:rPr>
          <w:noProof/>
          <w:szCs w:val="24"/>
        </w:rPr>
        <w:t xml:space="preserve">, </w:t>
      </w:r>
      <w:r w:rsidRPr="0087663C">
        <w:rPr>
          <w:i/>
          <w:iCs/>
          <w:noProof/>
          <w:szCs w:val="24"/>
        </w:rPr>
        <w:t>30</w:t>
      </w:r>
      <w:r w:rsidRPr="0087663C">
        <w:rPr>
          <w:noProof/>
          <w:szCs w:val="24"/>
        </w:rPr>
        <w:t>(33), 11096–11103. https://doi.org/10.1523/JNEUROSCI.1026-10.2010</w:t>
      </w:r>
    </w:p>
    <w:p w14:paraId="3B463ECF" w14:textId="77777777" w:rsidR="0087663C" w:rsidRPr="00AD6315" w:rsidRDefault="0087663C" w:rsidP="0087663C">
      <w:pPr>
        <w:widowControl w:val="0"/>
        <w:autoSpaceDE w:val="0"/>
        <w:autoSpaceDN w:val="0"/>
        <w:adjustRightInd w:val="0"/>
        <w:spacing w:after="0" w:line="480" w:lineRule="auto"/>
        <w:ind w:left="480" w:hanging="480"/>
        <w:rPr>
          <w:noProof/>
          <w:szCs w:val="24"/>
          <w:lang w:val="nl-BE"/>
        </w:rPr>
      </w:pPr>
      <w:r w:rsidRPr="0087663C">
        <w:rPr>
          <w:noProof/>
          <w:szCs w:val="24"/>
        </w:rPr>
        <w:t xml:space="preserve">Hickey, C., &amp; Peelen, M. V. (2015a). Neural mechanisms of incentive salience in naturalistic human vision. </w:t>
      </w:r>
      <w:r w:rsidRPr="00AD6315">
        <w:rPr>
          <w:i/>
          <w:iCs/>
          <w:noProof/>
          <w:szCs w:val="24"/>
          <w:lang w:val="nl-BE"/>
        </w:rPr>
        <w:t>Neuron</w:t>
      </w:r>
      <w:r w:rsidRPr="00AD6315">
        <w:rPr>
          <w:noProof/>
          <w:szCs w:val="24"/>
          <w:lang w:val="nl-BE"/>
        </w:rPr>
        <w:t xml:space="preserve">, </w:t>
      </w:r>
      <w:r w:rsidRPr="00AD6315">
        <w:rPr>
          <w:i/>
          <w:iCs/>
          <w:noProof/>
          <w:szCs w:val="24"/>
          <w:lang w:val="nl-BE"/>
        </w:rPr>
        <w:t>85</w:t>
      </w:r>
      <w:r w:rsidRPr="00AD6315">
        <w:rPr>
          <w:noProof/>
          <w:szCs w:val="24"/>
          <w:lang w:val="nl-BE"/>
        </w:rPr>
        <w:t>(3), 512–518. https://doi.org/10.1016/j.neuron.2014.12.049</w:t>
      </w:r>
    </w:p>
    <w:p w14:paraId="10E450E3"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AD6315">
        <w:rPr>
          <w:noProof/>
          <w:szCs w:val="24"/>
          <w:lang w:val="nl-BE"/>
        </w:rPr>
        <w:t xml:space="preserve">Hickey, C., &amp; Peelen, M. V. (2015b). </w:t>
      </w:r>
      <w:r w:rsidRPr="0087663C">
        <w:rPr>
          <w:noProof/>
          <w:szCs w:val="24"/>
        </w:rPr>
        <w:t xml:space="preserve">Neural Mechanisms of Incentive Salience in Naturalistic Human Vision Report Neural Mechanisms of Incentive Salience in Naturalistic Human Vision. </w:t>
      </w:r>
      <w:r w:rsidRPr="0087663C">
        <w:rPr>
          <w:i/>
          <w:iCs/>
          <w:noProof/>
          <w:szCs w:val="24"/>
        </w:rPr>
        <w:t>Neuron</w:t>
      </w:r>
      <w:r w:rsidRPr="0087663C">
        <w:rPr>
          <w:noProof/>
          <w:szCs w:val="24"/>
        </w:rPr>
        <w:t xml:space="preserve">, </w:t>
      </w:r>
      <w:r w:rsidRPr="0087663C">
        <w:rPr>
          <w:i/>
          <w:iCs/>
          <w:noProof/>
          <w:szCs w:val="24"/>
        </w:rPr>
        <w:t>85</w:t>
      </w:r>
      <w:r w:rsidRPr="0087663C">
        <w:rPr>
          <w:noProof/>
          <w:szCs w:val="24"/>
        </w:rPr>
        <w:t>(3), 512–518. https://doi.org/10.1016/j.neuron.2014.12.049</w:t>
      </w:r>
    </w:p>
    <w:p w14:paraId="21FFC518"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Holroyd, C. B., &amp; McClure, S. M. (2015). Hierarchical control over effortful behavior by rodent medial frontal cortex: A computational model. </w:t>
      </w:r>
      <w:r w:rsidRPr="0087663C">
        <w:rPr>
          <w:i/>
          <w:iCs/>
          <w:noProof/>
          <w:szCs w:val="24"/>
        </w:rPr>
        <w:t>Psychological Review</w:t>
      </w:r>
      <w:r w:rsidRPr="0087663C">
        <w:rPr>
          <w:noProof/>
          <w:szCs w:val="24"/>
        </w:rPr>
        <w:t xml:space="preserve">, </w:t>
      </w:r>
      <w:r w:rsidRPr="0087663C">
        <w:rPr>
          <w:i/>
          <w:iCs/>
          <w:noProof/>
          <w:szCs w:val="24"/>
        </w:rPr>
        <w:t>122</w:t>
      </w:r>
      <w:r w:rsidRPr="0087663C">
        <w:rPr>
          <w:noProof/>
          <w:szCs w:val="24"/>
        </w:rPr>
        <w:t>(1), 54–83. https://doi.org/10.1037/a0038339</w:t>
      </w:r>
    </w:p>
    <w:p w14:paraId="6C38FF22"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Hope, R. M. (2013). Rmisc: Ryan miscellaneous. R package version, 1(5).</w:t>
      </w:r>
    </w:p>
    <w:p w14:paraId="61A0BE40"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Junghöfer, M., Elbert, T., Tucker, D. O. N. M., &amp; Rockstroh, B. (2000). Statistical control of artifacts in dense array EEG 0 MEG studies. </w:t>
      </w:r>
      <w:r w:rsidRPr="0087663C">
        <w:rPr>
          <w:i/>
          <w:iCs/>
          <w:noProof/>
          <w:szCs w:val="24"/>
        </w:rPr>
        <w:t>Wiley Online Library</w:t>
      </w:r>
      <w:r w:rsidRPr="0087663C">
        <w:rPr>
          <w:noProof/>
          <w:szCs w:val="24"/>
        </w:rPr>
        <w:t>, 523–532. Retrieved from http://onlinelibrary.wiley.com/doi/10.1111/1469-8986.3740523/full</w:t>
      </w:r>
    </w:p>
    <w:p w14:paraId="6EAF83AD"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Krebs, R. M., Boehler, C. N., Roberts, K. C., Song, A. W., &amp; Woldorff, M. G. (2012). The involvement of the dopaminergic midbrain and cortico-striatal-thalamic circuits in the integration of reward prospect and attentional task demands. </w:t>
      </w:r>
      <w:r w:rsidRPr="0087663C">
        <w:rPr>
          <w:i/>
          <w:iCs/>
          <w:noProof/>
          <w:szCs w:val="24"/>
        </w:rPr>
        <w:t>Cerebral Cortex</w:t>
      </w:r>
      <w:r w:rsidRPr="0087663C">
        <w:rPr>
          <w:noProof/>
          <w:szCs w:val="24"/>
        </w:rPr>
        <w:t xml:space="preserve">, </w:t>
      </w:r>
      <w:r w:rsidRPr="0087663C">
        <w:rPr>
          <w:i/>
          <w:iCs/>
          <w:noProof/>
          <w:szCs w:val="24"/>
        </w:rPr>
        <w:t>22</w:t>
      </w:r>
      <w:r w:rsidRPr="0087663C">
        <w:rPr>
          <w:noProof/>
          <w:szCs w:val="24"/>
        </w:rPr>
        <w:t>(3), 607–615. https://doi.org/10.1093/cercor/bhr134</w:t>
      </w:r>
    </w:p>
    <w:p w14:paraId="5E5B694D"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Krebs, R. M., &amp; Woldorff, M. G. (2017). Cognitive control and reward. </w:t>
      </w:r>
      <w:r w:rsidRPr="0087663C">
        <w:rPr>
          <w:i/>
          <w:iCs/>
          <w:noProof/>
          <w:szCs w:val="24"/>
        </w:rPr>
        <w:t xml:space="preserve">The Wiley Handbook of </w:t>
      </w:r>
      <w:r w:rsidRPr="0087663C">
        <w:rPr>
          <w:i/>
          <w:iCs/>
          <w:noProof/>
          <w:szCs w:val="24"/>
        </w:rPr>
        <w:lastRenderedPageBreak/>
        <w:t>Cognitive Control</w:t>
      </w:r>
      <w:r w:rsidRPr="0087663C">
        <w:rPr>
          <w:noProof/>
          <w:szCs w:val="24"/>
        </w:rPr>
        <w:t>, 422–439. https://doi.org/10.1002/9781118920497.ch24</w:t>
      </w:r>
    </w:p>
    <w:p w14:paraId="73E386B6"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Kruschke, J. K., &amp; Meredith, M. (2017). BEST: Bayesian Estimation Supersedes the t-Test.</w:t>
      </w:r>
    </w:p>
    <w:p w14:paraId="7AB3E8D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Kruschke, John K. (2014). </w:t>
      </w:r>
      <w:r w:rsidRPr="0087663C">
        <w:rPr>
          <w:i/>
          <w:iCs/>
          <w:noProof/>
          <w:szCs w:val="24"/>
        </w:rPr>
        <w:t>Doing Bayesian data analysis: A tutorial with R, JAGS, and Stan, second edition</w:t>
      </w:r>
      <w:r w:rsidRPr="0087663C">
        <w:rPr>
          <w:noProof/>
          <w:szCs w:val="24"/>
        </w:rPr>
        <w:t xml:space="preserve">. </w:t>
      </w:r>
      <w:r w:rsidRPr="0087663C">
        <w:rPr>
          <w:i/>
          <w:iCs/>
          <w:noProof/>
          <w:szCs w:val="24"/>
        </w:rPr>
        <w:t>Doing Bayesian Data Analysis: A Tutorial with R, JAGS, and Stan, Second Edition</w:t>
      </w:r>
      <w:r w:rsidRPr="0087663C">
        <w:rPr>
          <w:noProof/>
          <w:szCs w:val="24"/>
        </w:rPr>
        <w:t xml:space="preserve"> (2nd ed.). Elsevier Inc. https://doi.org/10.1016/B978-0-12-405888-0.09999-2</w:t>
      </w:r>
    </w:p>
    <w:p w14:paraId="62F8F365"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Luque, D., Beesley, T., Morris, R. W., Jack, B. N., Griffiths, O., Whitford, T. J., &amp; Le Pelley, M. E. (2017). Goal-Directed and Habit-Like Modulations of Stimulus Processing during Reinforcement Learning. </w:t>
      </w:r>
      <w:r w:rsidRPr="0087663C">
        <w:rPr>
          <w:i/>
          <w:iCs/>
          <w:noProof/>
          <w:szCs w:val="24"/>
        </w:rPr>
        <w:t>The Journal of Neuroscience</w:t>
      </w:r>
      <w:r w:rsidRPr="0087663C">
        <w:rPr>
          <w:noProof/>
          <w:szCs w:val="24"/>
        </w:rPr>
        <w:t xml:space="preserve">, </w:t>
      </w:r>
      <w:r w:rsidRPr="0087663C">
        <w:rPr>
          <w:i/>
          <w:iCs/>
          <w:noProof/>
          <w:szCs w:val="24"/>
        </w:rPr>
        <w:t>37</w:t>
      </w:r>
      <w:r w:rsidRPr="0087663C">
        <w:rPr>
          <w:noProof/>
          <w:szCs w:val="24"/>
        </w:rPr>
        <w:t>(11), 3009–3017. https://doi.org/10.1523/jneurosci.3205-16.2017</w:t>
      </w:r>
    </w:p>
    <w:p w14:paraId="039E61CE"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MacLean, M. H., &amp; Giesbrecht, B. (2015). Neural evidence reveals the rapid effects of reward history on selective attention. </w:t>
      </w:r>
      <w:r w:rsidRPr="0087663C">
        <w:rPr>
          <w:i/>
          <w:iCs/>
          <w:noProof/>
          <w:szCs w:val="24"/>
        </w:rPr>
        <w:t>Brain Research</w:t>
      </w:r>
      <w:r w:rsidRPr="0087663C">
        <w:rPr>
          <w:noProof/>
          <w:szCs w:val="24"/>
        </w:rPr>
        <w:t xml:space="preserve">, </w:t>
      </w:r>
      <w:r w:rsidRPr="0087663C">
        <w:rPr>
          <w:i/>
          <w:iCs/>
          <w:noProof/>
          <w:szCs w:val="24"/>
        </w:rPr>
        <w:t>1606</w:t>
      </w:r>
      <w:r w:rsidRPr="0087663C">
        <w:rPr>
          <w:noProof/>
          <w:szCs w:val="24"/>
        </w:rPr>
        <w:t>, 86–94. https://doi.org/10.1016/j.brainres.2015.02.016</w:t>
      </w:r>
    </w:p>
    <w:p w14:paraId="6E1AD5D4"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Macmillan, N. A., &amp; Creelman, C. D. (2004). </w:t>
      </w:r>
      <w:r w:rsidRPr="0087663C">
        <w:rPr>
          <w:i/>
          <w:iCs/>
          <w:noProof/>
          <w:szCs w:val="24"/>
        </w:rPr>
        <w:t>Detection theory: A user’s guide</w:t>
      </w:r>
      <w:r w:rsidRPr="0087663C">
        <w:rPr>
          <w:noProof/>
          <w:szCs w:val="24"/>
        </w:rPr>
        <w:t>. Psychology press.</w:t>
      </w:r>
    </w:p>
    <w:p w14:paraId="168A167C"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McElreath, R. (2016). </w:t>
      </w:r>
      <w:r w:rsidRPr="0087663C">
        <w:rPr>
          <w:i/>
          <w:iCs/>
          <w:noProof/>
          <w:szCs w:val="24"/>
        </w:rPr>
        <w:t>Statistical Rethinking: A Bayesian Course with Examples in R and Stan</w:t>
      </w:r>
      <w:r w:rsidRPr="0087663C">
        <w:rPr>
          <w:noProof/>
          <w:szCs w:val="24"/>
        </w:rPr>
        <w:t>. Chapman Hall - CRC.</w:t>
      </w:r>
    </w:p>
    <w:p w14:paraId="4A8D5F40"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Musslick, S., Shenhav, A., Botvinick, M. M., &amp; Cohen, J. D. (2015). A computational model of control allocation based on the Expected Value of Control. </w:t>
      </w:r>
      <w:r w:rsidRPr="0087663C">
        <w:rPr>
          <w:i/>
          <w:iCs/>
          <w:noProof/>
          <w:szCs w:val="24"/>
        </w:rPr>
        <w:t>Reinforcement Learning and Decision Making Conference</w:t>
      </w:r>
      <w:r w:rsidRPr="0087663C">
        <w:rPr>
          <w:noProof/>
          <w:szCs w:val="24"/>
        </w:rPr>
        <w:t xml:space="preserve">, </w:t>
      </w:r>
      <w:r w:rsidRPr="0087663C">
        <w:rPr>
          <w:i/>
          <w:iCs/>
          <w:noProof/>
          <w:szCs w:val="24"/>
        </w:rPr>
        <w:t>59</w:t>
      </w:r>
      <w:r w:rsidRPr="0087663C">
        <w:rPr>
          <w:noProof/>
          <w:szCs w:val="24"/>
        </w:rPr>
        <w:t>(1978), 2014.</w:t>
      </w:r>
    </w:p>
    <w:p w14:paraId="2C8BE9AD"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Nalborczyk, L., &amp; Bürkner, P.-C. (2019). An Introduction to Bayesian Multilevel Models Using brms: A Case Study of Gender Effects on Vowel Variability in Standard Indonesian. </w:t>
      </w:r>
      <w:r w:rsidRPr="0087663C">
        <w:rPr>
          <w:i/>
          <w:iCs/>
          <w:noProof/>
          <w:szCs w:val="24"/>
        </w:rPr>
        <w:t>Journal of Speech, Language, and Hearing Research</w:t>
      </w:r>
      <w:r w:rsidRPr="0087663C">
        <w:rPr>
          <w:noProof/>
          <w:szCs w:val="24"/>
        </w:rPr>
        <w:t>.</w:t>
      </w:r>
    </w:p>
    <w:p w14:paraId="0E905A02"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Nolan, H., Whelan, R., &amp; Reilly, R. B. (2010). FASTER: Fully Automated Statistical Thresholding for EEG artifact Rejection. </w:t>
      </w:r>
      <w:r w:rsidRPr="0087663C">
        <w:rPr>
          <w:i/>
          <w:iCs/>
          <w:noProof/>
          <w:szCs w:val="24"/>
        </w:rPr>
        <w:t>Journal of Neuroscience Methods</w:t>
      </w:r>
      <w:r w:rsidRPr="0087663C">
        <w:rPr>
          <w:noProof/>
          <w:szCs w:val="24"/>
        </w:rPr>
        <w:t xml:space="preserve">, </w:t>
      </w:r>
      <w:r w:rsidRPr="0087663C">
        <w:rPr>
          <w:i/>
          <w:iCs/>
          <w:noProof/>
          <w:szCs w:val="24"/>
        </w:rPr>
        <w:t>192</w:t>
      </w:r>
      <w:r w:rsidRPr="0087663C">
        <w:rPr>
          <w:noProof/>
          <w:szCs w:val="24"/>
        </w:rPr>
        <w:t>(1), 152–</w:t>
      </w:r>
      <w:r w:rsidRPr="0087663C">
        <w:rPr>
          <w:noProof/>
          <w:szCs w:val="24"/>
        </w:rPr>
        <w:lastRenderedPageBreak/>
        <w:t>162. https://doi.org/10.1016/j.jneumeth.2010.07.015</w:t>
      </w:r>
    </w:p>
    <w:p w14:paraId="52D9AF21"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Norcia, A. M., Appelbaum, L. G., Ales, J. M., Cottereau, B. R., &amp; Rossion, B. (2015). The steady-state visual evoked potential in vision research : A review. </w:t>
      </w:r>
      <w:r w:rsidRPr="0087663C">
        <w:rPr>
          <w:i/>
          <w:iCs/>
          <w:noProof/>
          <w:szCs w:val="24"/>
        </w:rPr>
        <w:t>Journal of Vision</w:t>
      </w:r>
      <w:r w:rsidRPr="0087663C">
        <w:rPr>
          <w:noProof/>
          <w:szCs w:val="24"/>
        </w:rPr>
        <w:t xml:space="preserve">, </w:t>
      </w:r>
      <w:r w:rsidRPr="0087663C">
        <w:rPr>
          <w:i/>
          <w:iCs/>
          <w:noProof/>
          <w:szCs w:val="24"/>
        </w:rPr>
        <w:t>15</w:t>
      </w:r>
      <w:r w:rsidRPr="0087663C">
        <w:rPr>
          <w:noProof/>
          <w:szCs w:val="24"/>
        </w:rPr>
        <w:t>(6), 1–46. https://doi.org/10.1167/15.6.4.doi</w:t>
      </w:r>
    </w:p>
    <w:p w14:paraId="04206BDE"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Padmala, S., &amp; Pessoa, L. (2011). Reward reduces conflict by enhancing attentional control and biasing visual cortical processing. </w:t>
      </w:r>
      <w:r w:rsidRPr="0087663C">
        <w:rPr>
          <w:i/>
          <w:iCs/>
          <w:noProof/>
          <w:szCs w:val="24"/>
        </w:rPr>
        <w:t>Journal of Cognitive Neuroscience</w:t>
      </w:r>
      <w:r w:rsidRPr="0087663C">
        <w:rPr>
          <w:noProof/>
          <w:szCs w:val="24"/>
        </w:rPr>
        <w:t xml:space="preserve">, </w:t>
      </w:r>
      <w:r w:rsidRPr="0087663C">
        <w:rPr>
          <w:i/>
          <w:iCs/>
          <w:noProof/>
          <w:szCs w:val="24"/>
        </w:rPr>
        <w:t>23</w:t>
      </w:r>
      <w:r w:rsidRPr="0087663C">
        <w:rPr>
          <w:noProof/>
          <w:szCs w:val="24"/>
        </w:rPr>
        <w:t>(11), 3419–3432. https://doi.org/10.1162/jocn_a_00011</w:t>
      </w:r>
    </w:p>
    <w:p w14:paraId="6AD6E62F"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Pallier, C. (2002). Computing discriminability and bias with the R software. Retrieved July 25, 2019, from http://www.pallier.org/pdfs/aprime.pdf</w:t>
      </w:r>
    </w:p>
    <w:p w14:paraId="51497E4D"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Perrin, F., Pernier, J., Bertrand, O., &amp; Echallier, J. F. (1989). Spherical splines for scalp potential and current density mapping. </w:t>
      </w:r>
      <w:r w:rsidRPr="0087663C">
        <w:rPr>
          <w:i/>
          <w:iCs/>
          <w:noProof/>
          <w:szCs w:val="24"/>
        </w:rPr>
        <w:t>Electroencephalography and Clinical Neurophysiology</w:t>
      </w:r>
      <w:r w:rsidRPr="0087663C">
        <w:rPr>
          <w:noProof/>
          <w:szCs w:val="24"/>
        </w:rPr>
        <w:t xml:space="preserve">, </w:t>
      </w:r>
      <w:r w:rsidRPr="0087663C">
        <w:rPr>
          <w:i/>
          <w:iCs/>
          <w:noProof/>
          <w:szCs w:val="24"/>
        </w:rPr>
        <w:t>72</w:t>
      </w:r>
      <w:r w:rsidRPr="0087663C">
        <w:rPr>
          <w:noProof/>
          <w:szCs w:val="24"/>
        </w:rPr>
        <w:t>(2), 184–187. https://doi.org/10.1016/0013-4694(89)90180-6</w:t>
      </w:r>
    </w:p>
    <w:p w14:paraId="0B7F391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Pessoa, L. (2015). Multiple influences of reward on perception and attention. </w:t>
      </w:r>
      <w:r w:rsidRPr="0087663C">
        <w:rPr>
          <w:i/>
          <w:iCs/>
          <w:noProof/>
          <w:szCs w:val="24"/>
        </w:rPr>
        <w:t>Visual Cognition</w:t>
      </w:r>
      <w:r w:rsidRPr="0087663C">
        <w:rPr>
          <w:noProof/>
          <w:szCs w:val="24"/>
        </w:rPr>
        <w:t xml:space="preserve">, </w:t>
      </w:r>
      <w:r w:rsidRPr="0087663C">
        <w:rPr>
          <w:i/>
          <w:iCs/>
          <w:noProof/>
          <w:szCs w:val="24"/>
        </w:rPr>
        <w:t>23</w:t>
      </w:r>
      <w:r w:rsidRPr="0087663C">
        <w:rPr>
          <w:noProof/>
          <w:szCs w:val="24"/>
        </w:rPr>
        <w:t>(1–2), 272–290. https://doi.org/10.1080/13506285.2014.974729</w:t>
      </w:r>
    </w:p>
    <w:p w14:paraId="2ABE47D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Pessoa, L., &amp; Engelmann, J. B. (2010). Embedding reward signals into perception and cognition. </w:t>
      </w:r>
      <w:r w:rsidRPr="0087663C">
        <w:rPr>
          <w:i/>
          <w:iCs/>
          <w:noProof/>
          <w:szCs w:val="24"/>
        </w:rPr>
        <w:t>Frontiers in Neuroscience</w:t>
      </w:r>
      <w:r w:rsidRPr="0087663C">
        <w:rPr>
          <w:noProof/>
          <w:szCs w:val="24"/>
        </w:rPr>
        <w:t xml:space="preserve">, </w:t>
      </w:r>
      <w:r w:rsidRPr="0087663C">
        <w:rPr>
          <w:i/>
          <w:iCs/>
          <w:noProof/>
          <w:szCs w:val="24"/>
        </w:rPr>
        <w:t>4</w:t>
      </w:r>
      <w:r w:rsidRPr="0087663C">
        <w:rPr>
          <w:noProof/>
          <w:szCs w:val="24"/>
        </w:rPr>
        <w:t>(September), 1–8. https://doi.org/10.3389/fnins.2010.00017</w:t>
      </w:r>
    </w:p>
    <w:p w14:paraId="60D752E1"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Phillips, N. (2016). Yarrr: A companion to the e-book YaRrr!: The Pirate’s Guide to R. R package version 0.1.</w:t>
      </w:r>
    </w:p>
    <w:p w14:paraId="3F937607"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Posner, M. I. (1980). Orienting of attention. </w:t>
      </w:r>
      <w:r w:rsidRPr="0087663C">
        <w:rPr>
          <w:i/>
          <w:iCs/>
          <w:noProof/>
          <w:szCs w:val="24"/>
        </w:rPr>
        <w:t>The Quarterly Journal of Experimental Psychology</w:t>
      </w:r>
      <w:r w:rsidRPr="0087663C">
        <w:rPr>
          <w:noProof/>
          <w:szCs w:val="24"/>
        </w:rPr>
        <w:t xml:space="preserve">, </w:t>
      </w:r>
      <w:r w:rsidRPr="0087663C">
        <w:rPr>
          <w:i/>
          <w:iCs/>
          <w:noProof/>
          <w:szCs w:val="24"/>
        </w:rPr>
        <w:t>32</w:t>
      </w:r>
      <w:r w:rsidRPr="0087663C">
        <w:rPr>
          <w:noProof/>
          <w:szCs w:val="24"/>
        </w:rPr>
        <w:t>(1), 3–25. https://doi.org/10.1080/00335558008248231</w:t>
      </w:r>
    </w:p>
    <w:p w14:paraId="1723C0C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AD6315">
        <w:rPr>
          <w:noProof/>
          <w:szCs w:val="24"/>
          <w:lang w:val="nl-BE"/>
        </w:rPr>
        <w:t xml:space="preserve">Qi, S., Zeng, Q., Ding, C., &amp; Li, H. (2013). </w:t>
      </w:r>
      <w:r w:rsidRPr="0087663C">
        <w:rPr>
          <w:noProof/>
          <w:szCs w:val="24"/>
        </w:rPr>
        <w:t xml:space="preserve">Neural correlates of reward-driven attentional capture in visual search. </w:t>
      </w:r>
      <w:r w:rsidRPr="0087663C">
        <w:rPr>
          <w:i/>
          <w:iCs/>
          <w:noProof/>
          <w:szCs w:val="24"/>
        </w:rPr>
        <w:t>Brain Research</w:t>
      </w:r>
      <w:r w:rsidRPr="0087663C">
        <w:rPr>
          <w:noProof/>
          <w:szCs w:val="24"/>
        </w:rPr>
        <w:t xml:space="preserve">, </w:t>
      </w:r>
      <w:r w:rsidRPr="0087663C">
        <w:rPr>
          <w:i/>
          <w:iCs/>
          <w:noProof/>
          <w:szCs w:val="24"/>
        </w:rPr>
        <w:t>1532</w:t>
      </w:r>
      <w:r w:rsidRPr="0087663C">
        <w:rPr>
          <w:noProof/>
          <w:szCs w:val="24"/>
        </w:rPr>
        <w:t>, 32–43. https://doi.org/10.1016/j.brainres.2013.07.044</w:t>
      </w:r>
    </w:p>
    <w:p w14:paraId="51A7BB7B"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R Core Team. (2017). R: A Language and Environment for Statistical Computing. R Foundation </w:t>
      </w:r>
      <w:r w:rsidRPr="0087663C">
        <w:rPr>
          <w:noProof/>
          <w:szCs w:val="24"/>
        </w:rPr>
        <w:lastRenderedPageBreak/>
        <w:t>for Statistical Computing.</w:t>
      </w:r>
    </w:p>
    <w:p w14:paraId="2AD03D12"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Rinker, T., &amp; Kurkiewicz, D. (n.d.). pacman: Package Management for R.</w:t>
      </w:r>
    </w:p>
    <w:p w14:paraId="11C397C9"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AD6315">
        <w:rPr>
          <w:noProof/>
          <w:szCs w:val="24"/>
          <w:lang w:val="nl-BE"/>
        </w:rPr>
        <w:t xml:space="preserve">Roelfsema, P. R., van Ooyen, A., &amp; Watanabe, T. (2010). </w:t>
      </w:r>
      <w:r w:rsidRPr="0087663C">
        <w:rPr>
          <w:noProof/>
          <w:szCs w:val="24"/>
        </w:rPr>
        <w:t xml:space="preserve">Perceptual learning rules based on reinforcers and attention. </w:t>
      </w:r>
      <w:r w:rsidRPr="0087663C">
        <w:rPr>
          <w:i/>
          <w:iCs/>
          <w:noProof/>
          <w:szCs w:val="24"/>
        </w:rPr>
        <w:t>Trends in Cognitive Sciences</w:t>
      </w:r>
      <w:r w:rsidRPr="0087663C">
        <w:rPr>
          <w:noProof/>
          <w:szCs w:val="24"/>
        </w:rPr>
        <w:t xml:space="preserve">, </w:t>
      </w:r>
      <w:r w:rsidRPr="0087663C">
        <w:rPr>
          <w:i/>
          <w:iCs/>
          <w:noProof/>
          <w:szCs w:val="24"/>
        </w:rPr>
        <w:t>14</w:t>
      </w:r>
      <w:r w:rsidRPr="0087663C">
        <w:rPr>
          <w:noProof/>
          <w:szCs w:val="24"/>
        </w:rPr>
        <w:t>(2), 64–71. https://doi.org/10.1016/j.tics.2009.11.005</w:t>
      </w:r>
    </w:p>
    <w:p w14:paraId="17A2AEFF"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RStudio Team. (2015). Integrated Development for R. RStudio, Inc.</w:t>
      </w:r>
    </w:p>
    <w:p w14:paraId="57203039"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AD6315">
        <w:rPr>
          <w:noProof/>
          <w:szCs w:val="24"/>
          <w:lang w:val="nl-BE"/>
        </w:rPr>
        <w:t xml:space="preserve">Schevernels, H., Krebs, R. M., Santens, P., Woldorff, M. G., &amp; Boehler, C. N. (2014). </w:t>
      </w:r>
      <w:r w:rsidRPr="0087663C">
        <w:rPr>
          <w:noProof/>
          <w:szCs w:val="24"/>
        </w:rPr>
        <w:t xml:space="preserve">Task preparation processes related to reward prediction precede those related to task-difficulty expectation. </w:t>
      </w:r>
      <w:r w:rsidRPr="0087663C">
        <w:rPr>
          <w:i/>
          <w:iCs/>
          <w:noProof/>
          <w:szCs w:val="24"/>
        </w:rPr>
        <w:t>NeuroImage</w:t>
      </w:r>
      <w:r w:rsidRPr="0087663C">
        <w:rPr>
          <w:noProof/>
          <w:szCs w:val="24"/>
        </w:rPr>
        <w:t xml:space="preserve">, </w:t>
      </w:r>
      <w:r w:rsidRPr="0087663C">
        <w:rPr>
          <w:i/>
          <w:iCs/>
          <w:noProof/>
          <w:szCs w:val="24"/>
        </w:rPr>
        <w:t>84</w:t>
      </w:r>
      <w:r w:rsidRPr="0087663C">
        <w:rPr>
          <w:noProof/>
          <w:szCs w:val="24"/>
        </w:rPr>
        <w:t>, 639–647. https://doi.org/10.1016/j.neuroimage.2013.09.039</w:t>
      </w:r>
    </w:p>
    <w:p w14:paraId="08E6CE68"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Serences, J. T. (2008). Value-Based Modulations in Human Visual Cortex. </w:t>
      </w:r>
      <w:r w:rsidRPr="0087663C">
        <w:rPr>
          <w:i/>
          <w:iCs/>
          <w:noProof/>
          <w:szCs w:val="24"/>
        </w:rPr>
        <w:t>Neuron</w:t>
      </w:r>
      <w:r w:rsidRPr="0087663C">
        <w:rPr>
          <w:noProof/>
          <w:szCs w:val="24"/>
        </w:rPr>
        <w:t xml:space="preserve">, </w:t>
      </w:r>
      <w:r w:rsidRPr="0087663C">
        <w:rPr>
          <w:i/>
          <w:iCs/>
          <w:noProof/>
          <w:szCs w:val="24"/>
        </w:rPr>
        <w:t>60</w:t>
      </w:r>
      <w:r w:rsidRPr="0087663C">
        <w:rPr>
          <w:noProof/>
          <w:szCs w:val="24"/>
        </w:rPr>
        <w:t>(6), 1169–1181. https://doi.org/10.1016/j.neuron.2008.10.051</w:t>
      </w:r>
    </w:p>
    <w:p w14:paraId="19891B23"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Shenhav, A., Botvinick, M., &amp; Cohen, J. (2013). The expected value of control: An integrative theory of anterior cingulate cortex function. </w:t>
      </w:r>
      <w:r w:rsidRPr="0087663C">
        <w:rPr>
          <w:i/>
          <w:iCs/>
          <w:noProof/>
          <w:szCs w:val="24"/>
        </w:rPr>
        <w:t>Neuron</w:t>
      </w:r>
      <w:r w:rsidRPr="0087663C">
        <w:rPr>
          <w:noProof/>
          <w:szCs w:val="24"/>
        </w:rPr>
        <w:t xml:space="preserve">, </w:t>
      </w:r>
      <w:r w:rsidRPr="0087663C">
        <w:rPr>
          <w:i/>
          <w:iCs/>
          <w:noProof/>
          <w:szCs w:val="24"/>
        </w:rPr>
        <w:t>79</w:t>
      </w:r>
      <w:r w:rsidRPr="0087663C">
        <w:rPr>
          <w:noProof/>
          <w:szCs w:val="24"/>
        </w:rPr>
        <w:t>(2), 217–240. https://doi.org/10.1016/j.neuron.2013.07.007</w:t>
      </w:r>
    </w:p>
    <w:p w14:paraId="3BE2DFC3"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87663C">
        <w:rPr>
          <w:i/>
          <w:iCs/>
          <w:noProof/>
          <w:szCs w:val="24"/>
        </w:rPr>
        <w:t>BioRxiv</w:t>
      </w:r>
      <w:r w:rsidRPr="0087663C">
        <w:rPr>
          <w:noProof/>
          <w:szCs w:val="24"/>
        </w:rPr>
        <w:t>, 622589. https://doi.org/10.1101/622589</w:t>
      </w:r>
    </w:p>
    <w:p w14:paraId="09AF11B6" w14:textId="77777777" w:rsidR="0087663C" w:rsidRPr="00AD6315" w:rsidRDefault="0087663C" w:rsidP="0087663C">
      <w:pPr>
        <w:widowControl w:val="0"/>
        <w:autoSpaceDE w:val="0"/>
        <w:autoSpaceDN w:val="0"/>
        <w:adjustRightInd w:val="0"/>
        <w:spacing w:after="0" w:line="480" w:lineRule="auto"/>
        <w:ind w:left="480" w:hanging="480"/>
        <w:rPr>
          <w:noProof/>
          <w:szCs w:val="24"/>
          <w:lang w:val="nl-BE"/>
        </w:rPr>
      </w:pPr>
      <w:r w:rsidRPr="0087663C">
        <w:rPr>
          <w:noProof/>
          <w:szCs w:val="24"/>
        </w:rPr>
        <w:t xml:space="preserve">Theeuwes, J. (2010). Top-down and bottom-up control of visual selection. </w:t>
      </w:r>
      <w:r w:rsidRPr="00AD6315">
        <w:rPr>
          <w:i/>
          <w:iCs/>
          <w:noProof/>
          <w:szCs w:val="24"/>
          <w:lang w:val="nl-BE"/>
        </w:rPr>
        <w:t>Acta Psychologica</w:t>
      </w:r>
      <w:r w:rsidRPr="00AD6315">
        <w:rPr>
          <w:noProof/>
          <w:szCs w:val="24"/>
          <w:lang w:val="nl-BE"/>
        </w:rPr>
        <w:t xml:space="preserve">, </w:t>
      </w:r>
      <w:r w:rsidRPr="00AD6315">
        <w:rPr>
          <w:i/>
          <w:iCs/>
          <w:noProof/>
          <w:szCs w:val="24"/>
          <w:lang w:val="nl-BE"/>
        </w:rPr>
        <w:t>135</w:t>
      </w:r>
      <w:r w:rsidRPr="00AD6315">
        <w:rPr>
          <w:noProof/>
          <w:szCs w:val="24"/>
          <w:lang w:val="nl-BE"/>
        </w:rPr>
        <w:t>(2), 77–99. https://doi.org/10.1016/j.actpsy.2010.02.006</w:t>
      </w:r>
    </w:p>
    <w:p w14:paraId="1C472CBD"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AD6315">
        <w:rPr>
          <w:noProof/>
          <w:szCs w:val="24"/>
          <w:lang w:val="nl-BE"/>
        </w:rPr>
        <w:t xml:space="preserve">Van der Does, A. J. W. (2002). </w:t>
      </w:r>
      <w:r w:rsidRPr="00AD6315">
        <w:rPr>
          <w:i/>
          <w:iCs/>
          <w:noProof/>
          <w:szCs w:val="24"/>
          <w:lang w:val="nl-BE"/>
        </w:rPr>
        <w:t xml:space="preserve">Handleiding bij de Nederlandse versie van beck depression inventory—second edition (BDI-II-NL). </w:t>
      </w:r>
      <w:r w:rsidRPr="0087663C">
        <w:rPr>
          <w:i/>
          <w:iCs/>
          <w:noProof/>
          <w:szCs w:val="24"/>
        </w:rPr>
        <w:t>[The Dutch version of the Beck depression inventory].</w:t>
      </w:r>
      <w:r w:rsidRPr="0087663C">
        <w:rPr>
          <w:noProof/>
          <w:szCs w:val="24"/>
        </w:rPr>
        <w:t xml:space="preserve"> Amsterdam: Harcourt.</w:t>
      </w:r>
    </w:p>
    <w:p w14:paraId="718C1C48"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Verguts, T., Vassena, E., &amp; Silvetti, M. (2015). Adaptive effort investment in cognitive and </w:t>
      </w:r>
      <w:r w:rsidRPr="0087663C">
        <w:rPr>
          <w:noProof/>
          <w:szCs w:val="24"/>
        </w:rPr>
        <w:lastRenderedPageBreak/>
        <w:t xml:space="preserve">physical tasks: a neurocomputational model. </w:t>
      </w:r>
      <w:r w:rsidRPr="0087663C">
        <w:rPr>
          <w:i/>
          <w:iCs/>
          <w:noProof/>
          <w:szCs w:val="24"/>
        </w:rPr>
        <w:t>Frontiers in Behavioral Neuroscience</w:t>
      </w:r>
      <w:r w:rsidRPr="0087663C">
        <w:rPr>
          <w:noProof/>
          <w:szCs w:val="24"/>
        </w:rPr>
        <w:t xml:space="preserve">, </w:t>
      </w:r>
      <w:r w:rsidRPr="0087663C">
        <w:rPr>
          <w:i/>
          <w:iCs/>
          <w:noProof/>
          <w:szCs w:val="24"/>
        </w:rPr>
        <w:t>9</w:t>
      </w:r>
      <w:r w:rsidRPr="0087663C">
        <w:rPr>
          <w:noProof/>
          <w:szCs w:val="24"/>
        </w:rPr>
        <w:t>(March). https://doi.org/10.3389/fnbeh.2015.00057</w:t>
      </w:r>
    </w:p>
    <w:p w14:paraId="2725FD41"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Watanabe, S. (2010). Asymptotic Equivalence of Bayes Cross Validation and Widely Applicable Information Criterion in Singular Learning Theory, </w:t>
      </w:r>
      <w:r w:rsidRPr="0087663C">
        <w:rPr>
          <w:i/>
          <w:iCs/>
          <w:noProof/>
          <w:szCs w:val="24"/>
        </w:rPr>
        <w:t>11</w:t>
      </w:r>
      <w:r w:rsidRPr="0087663C">
        <w:rPr>
          <w:noProof/>
          <w:szCs w:val="24"/>
        </w:rPr>
        <w:t>, 3571–3594. Retrieved from http://arxiv.org/abs/1004.2316</w:t>
      </w:r>
    </w:p>
    <w:p w14:paraId="77716D45"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Wickham, H. (2017). Tidyverse: Easily install and load ’tidyverse’ packages. R package version, 1(1).</w:t>
      </w:r>
    </w:p>
    <w:p w14:paraId="5579D4EB"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Wilke, C. O. (2016). cowplot: streamlined plot theme and plot annotations for ‘ggplot2.’ CRAN Repos.</w:t>
      </w:r>
    </w:p>
    <w:p w14:paraId="3DEA2818"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Wisniewski, D., Reverberi, C., Momennejad, I., Kahnt, T., &amp; Haynes, J.-D. (2015). The Role of the Parietal Cortex in the Representation of Task-Reward Associations. </w:t>
      </w:r>
      <w:r w:rsidRPr="0087663C">
        <w:rPr>
          <w:i/>
          <w:iCs/>
          <w:noProof/>
          <w:szCs w:val="24"/>
        </w:rPr>
        <w:t>Journal of Neuroscience</w:t>
      </w:r>
      <w:r w:rsidRPr="0087663C">
        <w:rPr>
          <w:noProof/>
          <w:szCs w:val="24"/>
        </w:rPr>
        <w:t xml:space="preserve">, </w:t>
      </w:r>
      <w:r w:rsidRPr="0087663C">
        <w:rPr>
          <w:i/>
          <w:iCs/>
          <w:noProof/>
          <w:szCs w:val="24"/>
        </w:rPr>
        <w:t>35</w:t>
      </w:r>
      <w:r w:rsidRPr="0087663C">
        <w:rPr>
          <w:noProof/>
          <w:szCs w:val="24"/>
        </w:rPr>
        <w:t>(36), 12355–12365. https://doi.org/10.1523/jneurosci.4882-14.2015</w:t>
      </w:r>
    </w:p>
    <w:p w14:paraId="5B10E9B3" w14:textId="77777777" w:rsidR="0087663C" w:rsidRPr="0087663C" w:rsidRDefault="0087663C" w:rsidP="0087663C">
      <w:pPr>
        <w:widowControl w:val="0"/>
        <w:autoSpaceDE w:val="0"/>
        <w:autoSpaceDN w:val="0"/>
        <w:adjustRightInd w:val="0"/>
        <w:spacing w:after="0" w:line="480" w:lineRule="auto"/>
        <w:ind w:left="480" w:hanging="480"/>
        <w:rPr>
          <w:noProof/>
        </w:rPr>
      </w:pPr>
      <w:r w:rsidRPr="0087663C">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9"/>
      <w:headerReference w:type="first" r:id="rId20"/>
      <w:footerReference w:type="first" r:id="rId21"/>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Ivan Grahek" w:date="2019-07-25T14:52:00Z" w:initials="IG">
    <w:p w14:paraId="2AB196EC" w14:textId="51703981" w:rsidR="00032483" w:rsidRDefault="00032483">
      <w:pPr>
        <w:pStyle w:val="CommentText"/>
      </w:pPr>
      <w:r>
        <w:rPr>
          <w:rStyle w:val="CommentReference"/>
        </w:rPr>
        <w:annotationRef/>
      </w:r>
      <w:r>
        <w:t>Add REF</w:t>
      </w:r>
    </w:p>
  </w:comment>
  <w:comment w:id="1" w:author="Ivan Grahek" w:date="2019-07-25T14:52:00Z" w:initials="IG">
    <w:p w14:paraId="7CE9021A" w14:textId="17707E1D" w:rsidR="00032483" w:rsidRDefault="00032483">
      <w:pPr>
        <w:pStyle w:val="CommentText"/>
      </w:pPr>
      <w:r>
        <w:rPr>
          <w:rStyle w:val="CommentReference"/>
        </w:rPr>
        <w:annotationRef/>
      </w:r>
      <w:r>
        <w:t>Add REF</w:t>
      </w:r>
    </w:p>
  </w:comment>
  <w:comment w:id="2" w:author="Ivan Grahek" w:date="2019-02-09T14:15:00Z" w:initials="IG">
    <w:p w14:paraId="0ECD07BE" w14:textId="00E18607" w:rsidR="00032483" w:rsidRDefault="00032483">
      <w:pPr>
        <w:pStyle w:val="CommentText"/>
      </w:pPr>
      <w:r>
        <w:rPr>
          <w:rStyle w:val="CommentReference"/>
        </w:rPr>
        <w:annotationRef/>
      </w:r>
      <w:r>
        <w:t>Gilles, could you add the funding info here?</w:t>
      </w:r>
    </w:p>
  </w:comment>
  <w:comment w:id="3" w:author="Unknown Author" w:date="2019-07-26T22:42:00Z" w:initials="Unknown A">
    <w:p w14:paraId="511EF122" w14:textId="77777777" w:rsidR="003473E1" w:rsidRDefault="003473E1" w:rsidP="003473E1">
      <w:pPr>
        <w:spacing w:after="0"/>
      </w:pPr>
      <w:r>
        <w:rPr>
          <w:rStyle w:val="CommentReference"/>
        </w:rPr>
        <w:annotationRef/>
      </w:r>
      <w:r>
        <w:rPr>
          <w:rFonts w:eastAsia="Calibri"/>
        </w:rPr>
        <w:t>Add reference:</w:t>
      </w:r>
    </w:p>
    <w:p w14:paraId="2B157CDF" w14:textId="77777777" w:rsidR="003473E1" w:rsidRDefault="003473E1" w:rsidP="003473E1">
      <w:pPr>
        <w:spacing w:after="0"/>
      </w:pPr>
    </w:p>
    <w:p w14:paraId="7264307B" w14:textId="77777777" w:rsidR="003473E1" w:rsidRDefault="003473E1" w:rsidP="003473E1">
      <w:pPr>
        <w:spacing w:after="0"/>
      </w:pPr>
      <w:r>
        <w:rPr>
          <w:rFonts w:eastAsia="Calibri"/>
        </w:rPr>
        <w:t xml:space="preserve">Allen, L., Scott, J., Brand, A., </w:t>
      </w:r>
      <w:proofErr w:type="spellStart"/>
      <w:r>
        <w:rPr>
          <w:rFonts w:eastAsia="Calibri"/>
        </w:rPr>
        <w:t>Hlava</w:t>
      </w:r>
      <w:proofErr w:type="spellEnd"/>
      <w:r>
        <w:rPr>
          <w:rFonts w:eastAsia="Calibri"/>
        </w:rPr>
        <w:t>, M., &amp; Altman, M. (2014). Publishing: Credit where credit is due. Nature News, 508(7496), 312. https://doi.org/10.1038/508312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AB196EC" w15:done="0"/>
  <w15:commentEx w15:paraId="7CE9021A" w15:done="0"/>
  <w15:commentEx w15:paraId="0ECD07BE" w15:done="0"/>
  <w15:commentEx w15:paraId="7264307B"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DD053A" w14:textId="77777777" w:rsidR="007E31E7" w:rsidRDefault="007E31E7" w:rsidP="00AD5698">
      <w:pPr>
        <w:spacing w:after="0" w:line="240" w:lineRule="auto"/>
      </w:pPr>
      <w:r>
        <w:separator/>
      </w:r>
    </w:p>
  </w:endnote>
  <w:endnote w:type="continuationSeparator" w:id="0">
    <w:p w14:paraId="228E2FCA" w14:textId="77777777" w:rsidR="007E31E7" w:rsidRDefault="007E31E7"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032483" w:rsidRDefault="00032483"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032483" w:rsidRDefault="00032483"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4F044D" w14:textId="77777777" w:rsidR="007E31E7" w:rsidRDefault="007E31E7" w:rsidP="00AD5698">
      <w:pPr>
        <w:spacing w:after="0" w:line="240" w:lineRule="auto"/>
      </w:pPr>
      <w:r>
        <w:separator/>
      </w:r>
    </w:p>
  </w:footnote>
  <w:footnote w:type="continuationSeparator" w:id="0">
    <w:p w14:paraId="4F511F6B" w14:textId="77777777" w:rsidR="007E31E7" w:rsidRDefault="007E31E7"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170243D8" w:rsidR="00032483" w:rsidRPr="002F7D7E" w:rsidRDefault="00032483">
    <w:pPr>
      <w:pStyle w:val="Header"/>
    </w:pPr>
    <w:r w:rsidRPr="002F7D7E">
      <w:rPr>
        <w:szCs w:val="24"/>
      </w:rPr>
      <w:t>GOAL-DIRECTED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3473E1">
          <w:rPr>
            <w:noProof/>
            <w:szCs w:val="24"/>
          </w:rPr>
          <w:t>39</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6E6D172E" w:rsidR="00032483" w:rsidRDefault="00032483" w:rsidP="0050297E">
    <w:pPr>
      <w:pStyle w:val="Header"/>
      <w:ind w:left="360"/>
    </w:pPr>
    <w:r>
      <w:rPr>
        <w:szCs w:val="24"/>
      </w:rPr>
      <w:t xml:space="preserve">Running head: </w:t>
    </w:r>
    <w:r w:rsidRPr="002F7D7E">
      <w:rPr>
        <w:szCs w:val="24"/>
      </w:rPr>
      <w:t>GOAL-DIRECTED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3676565"/>
    <w:multiLevelType w:val="hybridMultilevel"/>
    <w:tmpl w:val="B78AB424"/>
    <w:lvl w:ilvl="0" w:tplc="42AE99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DAA1B48"/>
    <w:multiLevelType w:val="hybridMultilevel"/>
    <w:tmpl w:val="D1A07780"/>
    <w:lvl w:ilvl="0" w:tplc="C534E0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3"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44"/>
  </w:num>
  <w:num w:numId="3">
    <w:abstractNumId w:val="20"/>
  </w:num>
  <w:num w:numId="4">
    <w:abstractNumId w:val="46"/>
  </w:num>
  <w:num w:numId="5">
    <w:abstractNumId w:val="17"/>
  </w:num>
  <w:num w:numId="6">
    <w:abstractNumId w:val="18"/>
  </w:num>
  <w:num w:numId="7">
    <w:abstractNumId w:val="10"/>
  </w:num>
  <w:num w:numId="8">
    <w:abstractNumId w:val="41"/>
  </w:num>
  <w:num w:numId="9">
    <w:abstractNumId w:val="22"/>
  </w:num>
  <w:num w:numId="10">
    <w:abstractNumId w:val="32"/>
  </w:num>
  <w:num w:numId="11">
    <w:abstractNumId w:val="23"/>
  </w:num>
  <w:num w:numId="12">
    <w:abstractNumId w:val="3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3"/>
  </w:num>
  <w:num w:numId="24">
    <w:abstractNumId w:val="14"/>
  </w:num>
  <w:num w:numId="25">
    <w:abstractNumId w:val="28"/>
  </w:num>
  <w:num w:numId="26">
    <w:abstractNumId w:val="13"/>
  </w:num>
  <w:num w:numId="27">
    <w:abstractNumId w:val="30"/>
  </w:num>
  <w:num w:numId="28">
    <w:abstractNumId w:val="12"/>
  </w:num>
  <w:num w:numId="29">
    <w:abstractNumId w:val="29"/>
  </w:num>
  <w:num w:numId="30">
    <w:abstractNumId w:val="39"/>
  </w:num>
  <w:num w:numId="31">
    <w:abstractNumId w:val="25"/>
  </w:num>
  <w:num w:numId="32">
    <w:abstractNumId w:val="31"/>
  </w:num>
  <w:num w:numId="33">
    <w:abstractNumId w:val="45"/>
  </w:num>
  <w:num w:numId="34">
    <w:abstractNumId w:val="26"/>
  </w:num>
  <w:num w:numId="35">
    <w:abstractNumId w:val="16"/>
  </w:num>
  <w:num w:numId="36">
    <w:abstractNumId w:val="34"/>
  </w:num>
  <w:num w:numId="37">
    <w:abstractNumId w:val="40"/>
  </w:num>
  <w:num w:numId="38">
    <w:abstractNumId w:val="36"/>
  </w:num>
  <w:num w:numId="39">
    <w:abstractNumId w:val="21"/>
  </w:num>
  <w:num w:numId="40">
    <w:abstractNumId w:val="43"/>
  </w:num>
  <w:num w:numId="41">
    <w:abstractNumId w:val="19"/>
  </w:num>
  <w:num w:numId="42">
    <w:abstractNumId w:val="11"/>
  </w:num>
  <w:num w:numId="43">
    <w:abstractNumId w:val="15"/>
  </w:num>
  <w:num w:numId="44">
    <w:abstractNumId w:val="42"/>
  </w:num>
  <w:num w:numId="45">
    <w:abstractNumId w:val="24"/>
  </w:num>
  <w:num w:numId="46">
    <w:abstractNumId w:val="35"/>
  </w:num>
  <w:num w:numId="47">
    <w:abstractNumId w:val="3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145"/>
    <w:rsid w:val="00016AB4"/>
    <w:rsid w:val="0001711D"/>
    <w:rsid w:val="000205A6"/>
    <w:rsid w:val="000205D1"/>
    <w:rsid w:val="000208FF"/>
    <w:rsid w:val="00021677"/>
    <w:rsid w:val="00021945"/>
    <w:rsid w:val="00022DFF"/>
    <w:rsid w:val="00024072"/>
    <w:rsid w:val="00024653"/>
    <w:rsid w:val="00025256"/>
    <w:rsid w:val="000252E3"/>
    <w:rsid w:val="000278C3"/>
    <w:rsid w:val="00031270"/>
    <w:rsid w:val="00031738"/>
    <w:rsid w:val="000317F2"/>
    <w:rsid w:val="000320CE"/>
    <w:rsid w:val="00032483"/>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725A"/>
    <w:rsid w:val="0007095C"/>
    <w:rsid w:val="00071506"/>
    <w:rsid w:val="000722C1"/>
    <w:rsid w:val="00073005"/>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1C00"/>
    <w:rsid w:val="000A220B"/>
    <w:rsid w:val="000A2810"/>
    <w:rsid w:val="000A292B"/>
    <w:rsid w:val="000A3787"/>
    <w:rsid w:val="000A4D2D"/>
    <w:rsid w:val="000A54DD"/>
    <w:rsid w:val="000A6CFB"/>
    <w:rsid w:val="000A7001"/>
    <w:rsid w:val="000A717E"/>
    <w:rsid w:val="000A7558"/>
    <w:rsid w:val="000A774E"/>
    <w:rsid w:val="000B1B34"/>
    <w:rsid w:val="000B20DC"/>
    <w:rsid w:val="000B265F"/>
    <w:rsid w:val="000B39A4"/>
    <w:rsid w:val="000B4D3A"/>
    <w:rsid w:val="000B5DF3"/>
    <w:rsid w:val="000B5F71"/>
    <w:rsid w:val="000B69EF"/>
    <w:rsid w:val="000B7FFA"/>
    <w:rsid w:val="000C16EC"/>
    <w:rsid w:val="000C1A99"/>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1EA7"/>
    <w:rsid w:val="001A24B2"/>
    <w:rsid w:val="001A3642"/>
    <w:rsid w:val="001A3BAA"/>
    <w:rsid w:val="001A4142"/>
    <w:rsid w:val="001A4421"/>
    <w:rsid w:val="001A456C"/>
    <w:rsid w:val="001A6403"/>
    <w:rsid w:val="001A7BD2"/>
    <w:rsid w:val="001B0F55"/>
    <w:rsid w:val="001B1AD1"/>
    <w:rsid w:val="001B286F"/>
    <w:rsid w:val="001B2CE1"/>
    <w:rsid w:val="001B2F73"/>
    <w:rsid w:val="001B37E8"/>
    <w:rsid w:val="001B4210"/>
    <w:rsid w:val="001B4D94"/>
    <w:rsid w:val="001B5099"/>
    <w:rsid w:val="001B5474"/>
    <w:rsid w:val="001B58DC"/>
    <w:rsid w:val="001B5AC2"/>
    <w:rsid w:val="001B6218"/>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6F26"/>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5DA6"/>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0C4"/>
    <w:rsid w:val="0022375B"/>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7E1"/>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A79A3"/>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AA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4FEB"/>
    <w:rsid w:val="002F5539"/>
    <w:rsid w:val="002F5597"/>
    <w:rsid w:val="002F586C"/>
    <w:rsid w:val="002F5F19"/>
    <w:rsid w:val="002F6002"/>
    <w:rsid w:val="002F7630"/>
    <w:rsid w:val="002F7D7E"/>
    <w:rsid w:val="003001C1"/>
    <w:rsid w:val="00301109"/>
    <w:rsid w:val="00301B6A"/>
    <w:rsid w:val="003029C1"/>
    <w:rsid w:val="00302B74"/>
    <w:rsid w:val="003035A6"/>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2772E"/>
    <w:rsid w:val="0033196B"/>
    <w:rsid w:val="003319D7"/>
    <w:rsid w:val="00331B9F"/>
    <w:rsid w:val="00331EE4"/>
    <w:rsid w:val="0033206D"/>
    <w:rsid w:val="00333D4A"/>
    <w:rsid w:val="0033469E"/>
    <w:rsid w:val="00335298"/>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3E1"/>
    <w:rsid w:val="00347C3C"/>
    <w:rsid w:val="003510D3"/>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4EF6"/>
    <w:rsid w:val="003A5736"/>
    <w:rsid w:val="003A573C"/>
    <w:rsid w:val="003A614F"/>
    <w:rsid w:val="003A671D"/>
    <w:rsid w:val="003A67ED"/>
    <w:rsid w:val="003A6914"/>
    <w:rsid w:val="003A6E24"/>
    <w:rsid w:val="003A7163"/>
    <w:rsid w:val="003B134C"/>
    <w:rsid w:val="003B2BD6"/>
    <w:rsid w:val="003B2C48"/>
    <w:rsid w:val="003B2DF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74B"/>
    <w:rsid w:val="00410D50"/>
    <w:rsid w:val="00411041"/>
    <w:rsid w:val="0041159C"/>
    <w:rsid w:val="0041367D"/>
    <w:rsid w:val="00413DA4"/>
    <w:rsid w:val="004146F2"/>
    <w:rsid w:val="004157CB"/>
    <w:rsid w:val="00415F87"/>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3CF7"/>
    <w:rsid w:val="00445BD4"/>
    <w:rsid w:val="0044641E"/>
    <w:rsid w:val="004479F7"/>
    <w:rsid w:val="00450C0F"/>
    <w:rsid w:val="004511EE"/>
    <w:rsid w:val="00451739"/>
    <w:rsid w:val="00453414"/>
    <w:rsid w:val="00453ED3"/>
    <w:rsid w:val="00454702"/>
    <w:rsid w:val="004549AF"/>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108B"/>
    <w:rsid w:val="0047115E"/>
    <w:rsid w:val="004722C7"/>
    <w:rsid w:val="0047282E"/>
    <w:rsid w:val="00473096"/>
    <w:rsid w:val="00476E4F"/>
    <w:rsid w:val="00476F4A"/>
    <w:rsid w:val="004775BC"/>
    <w:rsid w:val="00477AFD"/>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6E3E"/>
    <w:rsid w:val="004971EE"/>
    <w:rsid w:val="00497667"/>
    <w:rsid w:val="00497FB5"/>
    <w:rsid w:val="004A0A81"/>
    <w:rsid w:val="004A10BF"/>
    <w:rsid w:val="004A1971"/>
    <w:rsid w:val="004A249E"/>
    <w:rsid w:val="004A2602"/>
    <w:rsid w:val="004A2650"/>
    <w:rsid w:val="004A3E2D"/>
    <w:rsid w:val="004A49F2"/>
    <w:rsid w:val="004A4C96"/>
    <w:rsid w:val="004A52CD"/>
    <w:rsid w:val="004A59C8"/>
    <w:rsid w:val="004A65EE"/>
    <w:rsid w:val="004B00C0"/>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5C25"/>
    <w:rsid w:val="004F6933"/>
    <w:rsid w:val="004F6ED4"/>
    <w:rsid w:val="004F6F4C"/>
    <w:rsid w:val="004F717C"/>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6D7E"/>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266E"/>
    <w:rsid w:val="00553066"/>
    <w:rsid w:val="005530E3"/>
    <w:rsid w:val="005548A9"/>
    <w:rsid w:val="00555151"/>
    <w:rsid w:val="00555B1B"/>
    <w:rsid w:val="005561D5"/>
    <w:rsid w:val="00556CA7"/>
    <w:rsid w:val="00557230"/>
    <w:rsid w:val="00560057"/>
    <w:rsid w:val="005606CB"/>
    <w:rsid w:val="00561252"/>
    <w:rsid w:val="005614C4"/>
    <w:rsid w:val="0056187B"/>
    <w:rsid w:val="00561A36"/>
    <w:rsid w:val="00561F46"/>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3D6B"/>
    <w:rsid w:val="0059410C"/>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64AE"/>
    <w:rsid w:val="005B6B9E"/>
    <w:rsid w:val="005B79D8"/>
    <w:rsid w:val="005B7AC5"/>
    <w:rsid w:val="005B7BA6"/>
    <w:rsid w:val="005C027B"/>
    <w:rsid w:val="005C0B45"/>
    <w:rsid w:val="005C0BB0"/>
    <w:rsid w:val="005C11D6"/>
    <w:rsid w:val="005C16B0"/>
    <w:rsid w:val="005C2128"/>
    <w:rsid w:val="005C2A16"/>
    <w:rsid w:val="005C2EED"/>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8B9"/>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5391"/>
    <w:rsid w:val="00605897"/>
    <w:rsid w:val="006063D1"/>
    <w:rsid w:val="00606EEF"/>
    <w:rsid w:val="00607258"/>
    <w:rsid w:val="00607E9B"/>
    <w:rsid w:val="00610295"/>
    <w:rsid w:val="00610AD0"/>
    <w:rsid w:val="00611D52"/>
    <w:rsid w:val="006120C4"/>
    <w:rsid w:val="006130FB"/>
    <w:rsid w:val="006133F7"/>
    <w:rsid w:val="00613851"/>
    <w:rsid w:val="00613D9B"/>
    <w:rsid w:val="00613EFE"/>
    <w:rsid w:val="006158A2"/>
    <w:rsid w:val="0061690C"/>
    <w:rsid w:val="0061700C"/>
    <w:rsid w:val="0061755A"/>
    <w:rsid w:val="00617A55"/>
    <w:rsid w:val="006205ED"/>
    <w:rsid w:val="00621943"/>
    <w:rsid w:val="006233D5"/>
    <w:rsid w:val="00623698"/>
    <w:rsid w:val="00623747"/>
    <w:rsid w:val="006240D4"/>
    <w:rsid w:val="00624C76"/>
    <w:rsid w:val="00624DF9"/>
    <w:rsid w:val="00625094"/>
    <w:rsid w:val="00625A55"/>
    <w:rsid w:val="006277A7"/>
    <w:rsid w:val="006309E9"/>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3AB"/>
    <w:rsid w:val="00671569"/>
    <w:rsid w:val="00672325"/>
    <w:rsid w:val="00672825"/>
    <w:rsid w:val="00672A58"/>
    <w:rsid w:val="00672DE8"/>
    <w:rsid w:val="00673154"/>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A26"/>
    <w:rsid w:val="00763151"/>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2B8"/>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9BA"/>
    <w:rsid w:val="007E0E4D"/>
    <w:rsid w:val="007E1B38"/>
    <w:rsid w:val="007E2FCA"/>
    <w:rsid w:val="007E31E7"/>
    <w:rsid w:val="007E3EC7"/>
    <w:rsid w:val="007E410D"/>
    <w:rsid w:val="007E4A22"/>
    <w:rsid w:val="007E5558"/>
    <w:rsid w:val="007E7285"/>
    <w:rsid w:val="007E786F"/>
    <w:rsid w:val="007F1991"/>
    <w:rsid w:val="007F1D89"/>
    <w:rsid w:val="007F24E7"/>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5530"/>
    <w:rsid w:val="008258E2"/>
    <w:rsid w:val="00825ECE"/>
    <w:rsid w:val="0082617B"/>
    <w:rsid w:val="00826535"/>
    <w:rsid w:val="00826D7A"/>
    <w:rsid w:val="00827815"/>
    <w:rsid w:val="00830173"/>
    <w:rsid w:val="008304F1"/>
    <w:rsid w:val="00830B50"/>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516"/>
    <w:rsid w:val="0085780C"/>
    <w:rsid w:val="00857B9D"/>
    <w:rsid w:val="00860BCD"/>
    <w:rsid w:val="0086108A"/>
    <w:rsid w:val="00861A7F"/>
    <w:rsid w:val="00863294"/>
    <w:rsid w:val="008652B6"/>
    <w:rsid w:val="0086688A"/>
    <w:rsid w:val="00866E25"/>
    <w:rsid w:val="008675EE"/>
    <w:rsid w:val="00867878"/>
    <w:rsid w:val="008679C1"/>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4CE"/>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D11"/>
    <w:rsid w:val="008E3A82"/>
    <w:rsid w:val="008E3B55"/>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25F32"/>
    <w:rsid w:val="00930A88"/>
    <w:rsid w:val="00930B9E"/>
    <w:rsid w:val="00931CAE"/>
    <w:rsid w:val="00931E2D"/>
    <w:rsid w:val="0093339D"/>
    <w:rsid w:val="009334AA"/>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5E5C"/>
    <w:rsid w:val="009A6F98"/>
    <w:rsid w:val="009A7905"/>
    <w:rsid w:val="009B094D"/>
    <w:rsid w:val="009B09C5"/>
    <w:rsid w:val="009B0A5D"/>
    <w:rsid w:val="009B0CCB"/>
    <w:rsid w:val="009B145F"/>
    <w:rsid w:val="009B17A6"/>
    <w:rsid w:val="009B1F05"/>
    <w:rsid w:val="009B2947"/>
    <w:rsid w:val="009B301C"/>
    <w:rsid w:val="009B4493"/>
    <w:rsid w:val="009B49A9"/>
    <w:rsid w:val="009B4B36"/>
    <w:rsid w:val="009B4EDE"/>
    <w:rsid w:val="009B4EF7"/>
    <w:rsid w:val="009B5C92"/>
    <w:rsid w:val="009B5F34"/>
    <w:rsid w:val="009B640E"/>
    <w:rsid w:val="009C1769"/>
    <w:rsid w:val="009C1D26"/>
    <w:rsid w:val="009C2230"/>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496"/>
    <w:rsid w:val="009E0580"/>
    <w:rsid w:val="009E0846"/>
    <w:rsid w:val="009E0B63"/>
    <w:rsid w:val="009E178D"/>
    <w:rsid w:val="009E19DD"/>
    <w:rsid w:val="009E1DE8"/>
    <w:rsid w:val="009E5757"/>
    <w:rsid w:val="009E5E65"/>
    <w:rsid w:val="009E5EBD"/>
    <w:rsid w:val="009E5F8B"/>
    <w:rsid w:val="009E6FB5"/>
    <w:rsid w:val="009F0693"/>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6725"/>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0922"/>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5E50"/>
    <w:rsid w:val="00AC77C7"/>
    <w:rsid w:val="00AD09C4"/>
    <w:rsid w:val="00AD0E10"/>
    <w:rsid w:val="00AD11F2"/>
    <w:rsid w:val="00AD2BF3"/>
    <w:rsid w:val="00AD3D4F"/>
    <w:rsid w:val="00AD42C5"/>
    <w:rsid w:val="00AD48D9"/>
    <w:rsid w:val="00AD55AD"/>
    <w:rsid w:val="00AD5698"/>
    <w:rsid w:val="00AD58C0"/>
    <w:rsid w:val="00AD6315"/>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4918"/>
    <w:rsid w:val="00B15074"/>
    <w:rsid w:val="00B16065"/>
    <w:rsid w:val="00B16292"/>
    <w:rsid w:val="00B1722F"/>
    <w:rsid w:val="00B177D4"/>
    <w:rsid w:val="00B207E5"/>
    <w:rsid w:val="00B20C8F"/>
    <w:rsid w:val="00B2104F"/>
    <w:rsid w:val="00B21791"/>
    <w:rsid w:val="00B218F4"/>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14A"/>
    <w:rsid w:val="00B37401"/>
    <w:rsid w:val="00B37ADD"/>
    <w:rsid w:val="00B37B7D"/>
    <w:rsid w:val="00B40E1A"/>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5C73"/>
    <w:rsid w:val="00B6639E"/>
    <w:rsid w:val="00B666F3"/>
    <w:rsid w:val="00B668C1"/>
    <w:rsid w:val="00B67DA0"/>
    <w:rsid w:val="00B70234"/>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76B1"/>
    <w:rsid w:val="00C079EA"/>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2F04"/>
    <w:rsid w:val="00C22F37"/>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075F"/>
    <w:rsid w:val="00C5145F"/>
    <w:rsid w:val="00C51800"/>
    <w:rsid w:val="00C51842"/>
    <w:rsid w:val="00C52328"/>
    <w:rsid w:val="00C528A0"/>
    <w:rsid w:val="00C53B00"/>
    <w:rsid w:val="00C553DB"/>
    <w:rsid w:val="00C55613"/>
    <w:rsid w:val="00C557A3"/>
    <w:rsid w:val="00C55D1B"/>
    <w:rsid w:val="00C563E5"/>
    <w:rsid w:val="00C56491"/>
    <w:rsid w:val="00C6061B"/>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03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454"/>
    <w:rsid w:val="00CE6B8F"/>
    <w:rsid w:val="00CE7396"/>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0B6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97B8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6EB2"/>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3D3"/>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04"/>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6990"/>
    <w:rsid w:val="00E77F93"/>
    <w:rsid w:val="00E81D87"/>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6799"/>
    <w:rsid w:val="00EA7924"/>
    <w:rsid w:val="00EB170F"/>
    <w:rsid w:val="00EB186C"/>
    <w:rsid w:val="00EB28D8"/>
    <w:rsid w:val="00EB760C"/>
    <w:rsid w:val="00EC00BB"/>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67E"/>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CA"/>
    <w:rsid w:val="00F21B1B"/>
    <w:rsid w:val="00F229C2"/>
    <w:rsid w:val="00F22EB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775"/>
    <w:rsid w:val="00F44A0B"/>
    <w:rsid w:val="00F45013"/>
    <w:rsid w:val="00F4779F"/>
    <w:rsid w:val="00F47FD3"/>
    <w:rsid w:val="00F50040"/>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66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0E07AA04-B1EA-48D7-9490-392345885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yperlink" Target="https://www.casrai.org/credit.html"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597E4F-4269-4BF9-BE1D-D2D13F8F2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2</TotalTime>
  <Pages>40</Pages>
  <Words>43074</Words>
  <Characters>245527</Characters>
  <Application>Microsoft Office Word</Application>
  <DocSecurity>0</DocSecurity>
  <Lines>2046</Lines>
  <Paragraphs>5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88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45</cp:revision>
  <cp:lastPrinted>2019-07-22T07:36:00Z</cp:lastPrinted>
  <dcterms:created xsi:type="dcterms:W3CDTF">2019-07-19T16:07:00Z</dcterms:created>
  <dcterms:modified xsi:type="dcterms:W3CDTF">2019-07-29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